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E6D602" w14:textId="77777777" w:rsidR="00665F9F" w:rsidRPr="00A019AE" w:rsidRDefault="00551D82" w:rsidP="00A019AE">
      <w:pPr>
        <w:pBdr>
          <w:top w:val="nil"/>
          <w:left w:val="nil"/>
          <w:bottom w:val="nil"/>
          <w:right w:val="nil"/>
          <w:between w:val="nil"/>
        </w:pBdr>
        <w:rPr>
          <w:b/>
          <w:color w:val="000000"/>
        </w:rPr>
      </w:pPr>
      <w:r w:rsidRPr="00A019AE">
        <w:rPr>
          <w:b/>
          <w:color w:val="000000"/>
        </w:rPr>
        <w:t>TITLE:</w:t>
      </w:r>
      <w:r w:rsidR="00A94288" w:rsidRPr="00A019AE">
        <w:rPr>
          <w:b/>
          <w:color w:val="000000"/>
        </w:rPr>
        <w:t xml:space="preserve"> </w:t>
      </w:r>
    </w:p>
    <w:p w14:paraId="0AD666E5" w14:textId="5CCEF653" w:rsidR="00D55CD6" w:rsidRPr="00A019AE" w:rsidRDefault="00D55CD6" w:rsidP="00A019AE">
      <w:pPr>
        <w:pBdr>
          <w:top w:val="nil"/>
          <w:left w:val="nil"/>
          <w:bottom w:val="nil"/>
          <w:right w:val="nil"/>
          <w:between w:val="nil"/>
        </w:pBdr>
        <w:rPr>
          <w:bCs/>
          <w:iCs/>
        </w:rPr>
      </w:pPr>
      <w:r w:rsidRPr="00A019AE">
        <w:rPr>
          <w:bCs/>
          <w:i/>
        </w:rPr>
        <w:t xml:space="preserve">In </w:t>
      </w:r>
      <w:r w:rsidR="00665F9F" w:rsidRPr="00A019AE">
        <w:rPr>
          <w:bCs/>
          <w:i/>
        </w:rPr>
        <w:t>Vivo</w:t>
      </w:r>
      <w:r w:rsidR="00665F9F" w:rsidRPr="00A019AE">
        <w:rPr>
          <w:bCs/>
          <w:iCs/>
        </w:rPr>
        <w:t xml:space="preserve"> Wireless Optogenetic Control of Skilled Motor Behavior</w:t>
      </w:r>
    </w:p>
    <w:p w14:paraId="06C0C87E" w14:textId="77777777" w:rsidR="006E4797" w:rsidRPr="00A019AE" w:rsidRDefault="006E4797" w:rsidP="00A019AE">
      <w:pPr>
        <w:rPr>
          <w:b/>
        </w:rPr>
      </w:pPr>
    </w:p>
    <w:p w14:paraId="2CD8481E" w14:textId="011E04F1" w:rsidR="006E4797" w:rsidRPr="00A019AE" w:rsidRDefault="00A94288" w:rsidP="00A019AE">
      <w:pPr>
        <w:rPr>
          <w:color w:val="808080"/>
          <w:lang w:val="es-MX"/>
        </w:rPr>
      </w:pPr>
      <w:r w:rsidRPr="00A019AE">
        <w:rPr>
          <w:b/>
          <w:lang w:val="es-MX"/>
        </w:rPr>
        <w:t>AUTHORS AND AFFILIATIONS:</w:t>
      </w:r>
    </w:p>
    <w:p w14:paraId="6A4D4F18" w14:textId="19C37ED2" w:rsidR="005D72A5" w:rsidRPr="00A019AE" w:rsidRDefault="00D55CD6" w:rsidP="00A019AE">
      <w:pPr>
        <w:pBdr>
          <w:top w:val="nil"/>
          <w:left w:val="nil"/>
          <w:bottom w:val="nil"/>
          <w:right w:val="nil"/>
          <w:between w:val="nil"/>
        </w:pBdr>
        <w:rPr>
          <w:color w:val="000000"/>
          <w:lang w:val="es-MX"/>
        </w:rPr>
      </w:pPr>
      <w:r w:rsidRPr="00A019AE">
        <w:rPr>
          <w:color w:val="000000"/>
          <w:lang w:val="es-MX"/>
        </w:rPr>
        <w:t>Diana L. Rodriguez-Munoz</w:t>
      </w:r>
      <w:r w:rsidR="005D72A5" w:rsidRPr="00A019AE">
        <w:rPr>
          <w:color w:val="000000"/>
          <w:vertAlign w:val="superscript"/>
          <w:lang w:val="es-MX"/>
        </w:rPr>
        <w:t>1</w:t>
      </w:r>
      <w:r w:rsidRPr="00A019AE">
        <w:rPr>
          <w:color w:val="000000"/>
          <w:lang w:val="es-MX"/>
        </w:rPr>
        <w:t xml:space="preserve">, </w:t>
      </w:r>
      <w:r w:rsidR="003B42EC" w:rsidRPr="00A019AE">
        <w:rPr>
          <w:color w:val="000000"/>
          <w:lang w:val="es-MX"/>
        </w:rPr>
        <w:t>Omar Jaidar</w:t>
      </w:r>
      <w:r w:rsidR="005D72A5" w:rsidRPr="00A019AE">
        <w:rPr>
          <w:color w:val="000000"/>
          <w:vertAlign w:val="superscript"/>
          <w:lang w:val="es-MX"/>
        </w:rPr>
        <w:t>2</w:t>
      </w:r>
      <w:r w:rsidR="003B42EC" w:rsidRPr="00A019AE">
        <w:rPr>
          <w:color w:val="000000"/>
          <w:lang w:val="es-MX"/>
        </w:rPr>
        <w:t xml:space="preserve">, </w:t>
      </w:r>
      <w:r w:rsidR="00E6523E" w:rsidRPr="00A019AE">
        <w:rPr>
          <w:color w:val="000000"/>
          <w:lang w:val="es-MX"/>
        </w:rPr>
        <w:t>Marcela Palomero-Rivero</w:t>
      </w:r>
      <w:r w:rsidR="005D72A5" w:rsidRPr="00A019AE">
        <w:rPr>
          <w:color w:val="000000"/>
          <w:vertAlign w:val="superscript"/>
          <w:lang w:val="es-MX"/>
        </w:rPr>
        <w:t>1</w:t>
      </w:r>
      <w:r w:rsidR="00E6523E" w:rsidRPr="00A019AE">
        <w:rPr>
          <w:color w:val="000000"/>
          <w:lang w:val="es-MX"/>
        </w:rPr>
        <w:t xml:space="preserve">, </w:t>
      </w:r>
      <w:r w:rsidRPr="00A019AE">
        <w:rPr>
          <w:color w:val="000000"/>
          <w:lang w:val="es-MX"/>
        </w:rPr>
        <w:t>Mario A. Arias-Garcia</w:t>
      </w:r>
      <w:r w:rsidRPr="00A019AE">
        <w:rPr>
          <w:color w:val="000000"/>
          <w:vertAlign w:val="superscript"/>
          <w:lang w:val="es-MX"/>
        </w:rPr>
        <w:t>3</w:t>
      </w:r>
      <w:r w:rsidRPr="00A019AE">
        <w:rPr>
          <w:color w:val="000000"/>
          <w:lang w:val="es-MX"/>
        </w:rPr>
        <w:t>, Gordon W. Arbuthnott</w:t>
      </w:r>
      <w:r w:rsidRPr="00A019AE">
        <w:rPr>
          <w:color w:val="000000"/>
          <w:vertAlign w:val="superscript"/>
          <w:lang w:val="es-MX"/>
        </w:rPr>
        <w:t>4</w:t>
      </w:r>
      <w:r w:rsidRPr="00A019AE">
        <w:rPr>
          <w:color w:val="000000"/>
          <w:lang w:val="es-MX"/>
        </w:rPr>
        <w:t>, Violeta G. Lopez-Huerta</w:t>
      </w:r>
      <w:r w:rsidR="005D72A5" w:rsidRPr="00A019AE">
        <w:rPr>
          <w:color w:val="000000"/>
          <w:vertAlign w:val="superscript"/>
          <w:lang w:val="es-MX"/>
        </w:rPr>
        <w:t>1</w:t>
      </w:r>
      <w:r w:rsidR="00E6523E" w:rsidRPr="00A019AE">
        <w:rPr>
          <w:color w:val="000000"/>
          <w:lang w:val="es-MX"/>
        </w:rPr>
        <w:t>*</w:t>
      </w:r>
    </w:p>
    <w:p w14:paraId="7BE50D1C" w14:textId="77777777" w:rsidR="00AB1A99" w:rsidRPr="00A019AE" w:rsidRDefault="00AB1A99" w:rsidP="00A019AE">
      <w:pPr>
        <w:pBdr>
          <w:top w:val="nil"/>
          <w:left w:val="nil"/>
          <w:bottom w:val="nil"/>
          <w:right w:val="nil"/>
          <w:between w:val="nil"/>
        </w:pBdr>
        <w:rPr>
          <w:color w:val="000000"/>
          <w:lang w:val="es-MX"/>
        </w:rPr>
      </w:pPr>
    </w:p>
    <w:p w14:paraId="141ABDE5" w14:textId="617A27A6" w:rsidR="006E4797" w:rsidRPr="00A019AE" w:rsidRDefault="005D72A5" w:rsidP="00A019AE">
      <w:pPr>
        <w:pBdr>
          <w:top w:val="nil"/>
          <w:left w:val="nil"/>
          <w:bottom w:val="nil"/>
          <w:right w:val="nil"/>
          <w:between w:val="nil"/>
        </w:pBdr>
        <w:rPr>
          <w:color w:val="000000"/>
          <w:lang w:val="es-MX"/>
        </w:rPr>
      </w:pPr>
      <w:r w:rsidRPr="00A019AE">
        <w:rPr>
          <w:color w:val="000000"/>
          <w:vertAlign w:val="superscript"/>
          <w:lang w:val="es-MX"/>
        </w:rPr>
        <w:t>1</w:t>
      </w:r>
      <w:r w:rsidRPr="00A019AE">
        <w:t>Institute of Cellular Physiology, National University of Mexico, Mexico City, 04510, Mexico</w:t>
      </w:r>
    </w:p>
    <w:p w14:paraId="2F388A5D" w14:textId="65C2F82A" w:rsidR="00D55CD6" w:rsidRPr="00A019AE" w:rsidRDefault="005D72A5" w:rsidP="00A019AE">
      <w:pPr>
        <w:pBdr>
          <w:top w:val="nil"/>
          <w:left w:val="nil"/>
          <w:bottom w:val="nil"/>
          <w:right w:val="nil"/>
          <w:between w:val="nil"/>
        </w:pBdr>
      </w:pPr>
      <w:r w:rsidRPr="00A019AE">
        <w:rPr>
          <w:vertAlign w:val="superscript"/>
        </w:rPr>
        <w:t>2</w:t>
      </w:r>
      <w:r w:rsidR="00F61248" w:rsidRPr="00A019AE">
        <w:t>Department of Neurosurgery</w:t>
      </w:r>
      <w:r w:rsidR="00657AB5" w:rsidRPr="00A019AE">
        <w:t>, Stanford University, Stanford, CA 94305, USA</w:t>
      </w:r>
    </w:p>
    <w:p w14:paraId="28D1CB15" w14:textId="12594687" w:rsidR="00D55CD6" w:rsidRPr="00A019AE" w:rsidRDefault="00D55CD6" w:rsidP="00A019AE">
      <w:pPr>
        <w:pBdr>
          <w:top w:val="nil"/>
          <w:left w:val="nil"/>
          <w:bottom w:val="nil"/>
          <w:right w:val="nil"/>
          <w:between w:val="nil"/>
        </w:pBdr>
        <w:rPr>
          <w:color w:val="000000"/>
          <w:lang w:val="es-MX"/>
        </w:rPr>
      </w:pPr>
      <w:r w:rsidRPr="00A019AE">
        <w:rPr>
          <w:color w:val="000000"/>
          <w:vertAlign w:val="superscript"/>
          <w:lang w:val="es-MX"/>
        </w:rPr>
        <w:t>3</w:t>
      </w:r>
      <w:r w:rsidR="00FC3B5A" w:rsidRPr="00A019AE">
        <w:rPr>
          <w:color w:val="000000"/>
          <w:lang w:val="es-MX"/>
        </w:rPr>
        <w:t xml:space="preserve">Facultad de </w:t>
      </w:r>
      <w:proofErr w:type="spellStart"/>
      <w:r w:rsidR="00FC3B5A" w:rsidRPr="00A019AE">
        <w:rPr>
          <w:color w:val="000000"/>
          <w:lang w:val="es-MX"/>
        </w:rPr>
        <w:t>Psicolog</w:t>
      </w:r>
      <w:r w:rsidR="00502CBA" w:rsidRPr="00A019AE">
        <w:rPr>
          <w:color w:val="000000"/>
          <w:lang w:val="es-MX"/>
        </w:rPr>
        <w:t>i</w:t>
      </w:r>
      <w:r w:rsidRPr="00A019AE">
        <w:rPr>
          <w:color w:val="000000"/>
          <w:lang w:val="es-MX"/>
        </w:rPr>
        <w:t>a</w:t>
      </w:r>
      <w:proofErr w:type="spellEnd"/>
      <w:r w:rsidRPr="00A019AE">
        <w:rPr>
          <w:color w:val="000000"/>
          <w:lang w:val="es-MX"/>
        </w:rPr>
        <w:t xml:space="preserve">, </w:t>
      </w:r>
      <w:proofErr w:type="spellStart"/>
      <w:r w:rsidRPr="00A019AE">
        <w:rPr>
          <w:lang w:val="es-MX"/>
        </w:rPr>
        <w:t>National</w:t>
      </w:r>
      <w:proofErr w:type="spellEnd"/>
      <w:r w:rsidRPr="00A019AE">
        <w:rPr>
          <w:lang w:val="es-MX"/>
        </w:rPr>
        <w:t xml:space="preserve"> </w:t>
      </w:r>
      <w:proofErr w:type="spellStart"/>
      <w:r w:rsidRPr="00A019AE">
        <w:rPr>
          <w:lang w:val="es-MX"/>
        </w:rPr>
        <w:t>University</w:t>
      </w:r>
      <w:proofErr w:type="spellEnd"/>
      <w:r w:rsidRPr="00A019AE">
        <w:rPr>
          <w:lang w:val="es-MX"/>
        </w:rPr>
        <w:t xml:space="preserve"> </w:t>
      </w:r>
      <w:proofErr w:type="spellStart"/>
      <w:r w:rsidRPr="00A019AE">
        <w:rPr>
          <w:lang w:val="es-MX"/>
        </w:rPr>
        <w:t>of</w:t>
      </w:r>
      <w:proofErr w:type="spellEnd"/>
      <w:r w:rsidRPr="00A019AE">
        <w:rPr>
          <w:lang w:val="es-MX"/>
        </w:rPr>
        <w:t xml:space="preserve"> </w:t>
      </w:r>
      <w:proofErr w:type="spellStart"/>
      <w:r w:rsidRPr="00A019AE">
        <w:rPr>
          <w:lang w:val="es-MX"/>
        </w:rPr>
        <w:t>Mexico</w:t>
      </w:r>
      <w:proofErr w:type="spellEnd"/>
      <w:r w:rsidRPr="00A019AE">
        <w:rPr>
          <w:lang w:val="es-MX"/>
        </w:rPr>
        <w:t xml:space="preserve">, </w:t>
      </w:r>
      <w:proofErr w:type="spellStart"/>
      <w:r w:rsidRPr="00A019AE">
        <w:rPr>
          <w:lang w:val="es-MX"/>
        </w:rPr>
        <w:t>Mexico</w:t>
      </w:r>
      <w:proofErr w:type="spellEnd"/>
      <w:r w:rsidRPr="00A019AE">
        <w:rPr>
          <w:lang w:val="es-MX"/>
        </w:rPr>
        <w:t xml:space="preserve"> City, 04510, </w:t>
      </w:r>
      <w:proofErr w:type="spellStart"/>
      <w:r w:rsidRPr="00A019AE">
        <w:rPr>
          <w:lang w:val="es-MX"/>
        </w:rPr>
        <w:t>Mexico</w:t>
      </w:r>
      <w:proofErr w:type="spellEnd"/>
    </w:p>
    <w:p w14:paraId="07B70FE1" w14:textId="0F28D9E8" w:rsidR="00D55CD6" w:rsidRPr="00A019AE" w:rsidRDefault="00D55CD6" w:rsidP="00A019AE">
      <w:pPr>
        <w:pBdr>
          <w:top w:val="nil"/>
          <w:left w:val="nil"/>
          <w:bottom w:val="nil"/>
          <w:right w:val="nil"/>
          <w:between w:val="nil"/>
        </w:pBdr>
        <w:rPr>
          <w:lang w:val="es-MX"/>
        </w:rPr>
      </w:pPr>
      <w:r w:rsidRPr="00A019AE">
        <w:rPr>
          <w:color w:val="000000"/>
          <w:vertAlign w:val="superscript"/>
        </w:rPr>
        <w:t>4</w:t>
      </w:r>
      <w:r w:rsidRPr="00A019AE">
        <w:t xml:space="preserve">Brain Mechanisms for </w:t>
      </w:r>
      <w:proofErr w:type="spellStart"/>
      <w:r w:rsidRPr="00A019AE">
        <w:t>Behaviour</w:t>
      </w:r>
      <w:proofErr w:type="spellEnd"/>
      <w:r w:rsidRPr="00A019AE">
        <w:t xml:space="preserve"> Unit, Okinawa Institute of Science and Technology Graduate University. </w:t>
      </w:r>
      <w:proofErr w:type="spellStart"/>
      <w:r w:rsidRPr="00A019AE">
        <w:rPr>
          <w:lang w:val="es-MX"/>
        </w:rPr>
        <w:t>Onna</w:t>
      </w:r>
      <w:proofErr w:type="spellEnd"/>
      <w:r w:rsidRPr="00A019AE">
        <w:rPr>
          <w:lang w:val="es-MX"/>
        </w:rPr>
        <w:t xml:space="preserve">-son, Okinawa 904-0495, </w:t>
      </w:r>
      <w:proofErr w:type="spellStart"/>
      <w:r w:rsidRPr="00A019AE">
        <w:rPr>
          <w:lang w:val="es-MX"/>
        </w:rPr>
        <w:t>Japan</w:t>
      </w:r>
      <w:proofErr w:type="spellEnd"/>
    </w:p>
    <w:p w14:paraId="0D9466E3" w14:textId="7ACACEB9" w:rsidR="00AB1A99" w:rsidRPr="00A019AE" w:rsidRDefault="00AB1A99" w:rsidP="00A019AE">
      <w:pPr>
        <w:pBdr>
          <w:top w:val="nil"/>
          <w:left w:val="nil"/>
          <w:bottom w:val="nil"/>
          <w:right w:val="nil"/>
          <w:between w:val="nil"/>
        </w:pBdr>
        <w:rPr>
          <w:lang w:val="es-MX"/>
        </w:rPr>
      </w:pPr>
    </w:p>
    <w:p w14:paraId="516975EF" w14:textId="4D261C69" w:rsidR="00AB1A99" w:rsidRPr="00A019AE" w:rsidRDefault="006244EC" w:rsidP="00A019AE">
      <w:r w:rsidRPr="00A019AE">
        <w:t>Email addresses of the authors:</w:t>
      </w:r>
    </w:p>
    <w:p w14:paraId="069E695F" w14:textId="6F7C0A32" w:rsidR="006244EC" w:rsidRPr="00A019AE" w:rsidRDefault="006244EC" w:rsidP="00A019AE">
      <w:r w:rsidRPr="00A019AE">
        <w:t>Diana L. Rodriguez-Munoz</w:t>
      </w:r>
      <w:r w:rsidR="002C5E05" w:rsidRPr="00A019AE">
        <w:tab/>
      </w:r>
      <w:r w:rsidR="002C5E05" w:rsidRPr="00A019AE">
        <w:tab/>
      </w:r>
      <w:r w:rsidR="001B16B0" w:rsidRPr="00A019AE">
        <w:t>(</w:t>
      </w:r>
      <w:hyperlink r:id="rId8" w:history="1">
        <w:r w:rsidR="001B16B0" w:rsidRPr="00A019AE">
          <w:rPr>
            <w:rStyle w:val="Hyperlink"/>
          </w:rPr>
          <w:t>dianaromu@ciencias.unam.mx</w:t>
        </w:r>
      </w:hyperlink>
      <w:r w:rsidR="001B16B0" w:rsidRPr="00A019AE">
        <w:t>)</w:t>
      </w:r>
    </w:p>
    <w:p w14:paraId="1F732EE9" w14:textId="781DF84A" w:rsidR="006244EC" w:rsidRPr="00A019AE" w:rsidRDefault="006244EC" w:rsidP="00A019AE">
      <w:r w:rsidRPr="00A019AE">
        <w:t xml:space="preserve">Omar </w:t>
      </w:r>
      <w:proofErr w:type="spellStart"/>
      <w:r w:rsidRPr="00A019AE">
        <w:t>Jaidar</w:t>
      </w:r>
      <w:proofErr w:type="spellEnd"/>
      <w:r w:rsidR="002C5E05" w:rsidRPr="00A019AE">
        <w:tab/>
      </w:r>
      <w:r w:rsidR="002C5E05" w:rsidRPr="00A019AE">
        <w:tab/>
      </w:r>
      <w:r w:rsidR="002C5E05" w:rsidRPr="00A019AE">
        <w:tab/>
      </w:r>
      <w:r w:rsidR="002C5E05" w:rsidRPr="00A019AE">
        <w:tab/>
      </w:r>
      <w:r w:rsidR="001B16B0" w:rsidRPr="00A019AE">
        <w:t>(</w:t>
      </w:r>
      <w:hyperlink r:id="rId9" w:history="1">
        <w:r w:rsidR="001B16B0" w:rsidRPr="00A019AE">
          <w:rPr>
            <w:rStyle w:val="Hyperlink"/>
          </w:rPr>
          <w:t>ojaidar@stanford.edu</w:t>
        </w:r>
      </w:hyperlink>
      <w:r w:rsidR="001B16B0" w:rsidRPr="00A019AE">
        <w:t>)</w:t>
      </w:r>
    </w:p>
    <w:p w14:paraId="1A4DD40D" w14:textId="14D61A6B" w:rsidR="006244EC" w:rsidRPr="00A019AE" w:rsidRDefault="006244EC" w:rsidP="00A019AE">
      <w:r w:rsidRPr="00A019AE">
        <w:t xml:space="preserve">Marcela </w:t>
      </w:r>
      <w:proofErr w:type="spellStart"/>
      <w:r w:rsidRPr="00A019AE">
        <w:t>Palomero</w:t>
      </w:r>
      <w:proofErr w:type="spellEnd"/>
      <w:r w:rsidRPr="00A019AE">
        <w:t>-Rivero</w:t>
      </w:r>
      <w:r w:rsidR="002C5E05" w:rsidRPr="00A019AE">
        <w:tab/>
      </w:r>
      <w:r w:rsidR="002C5E05" w:rsidRPr="00A019AE">
        <w:tab/>
      </w:r>
      <w:r w:rsidR="001B16B0" w:rsidRPr="00A019AE">
        <w:t>(</w:t>
      </w:r>
      <w:hyperlink r:id="rId10" w:history="1">
        <w:r w:rsidR="001B16B0" w:rsidRPr="00A019AE">
          <w:rPr>
            <w:rStyle w:val="Hyperlink"/>
          </w:rPr>
          <w:t>marcelap@ifc.unam.mx</w:t>
        </w:r>
      </w:hyperlink>
      <w:r w:rsidR="001B16B0" w:rsidRPr="00A019AE">
        <w:t>)</w:t>
      </w:r>
    </w:p>
    <w:p w14:paraId="7872947F" w14:textId="756AA737" w:rsidR="006244EC" w:rsidRPr="00A019AE" w:rsidRDefault="006244EC" w:rsidP="00A019AE">
      <w:r w:rsidRPr="00A019AE">
        <w:t>Mario A. Arias-Garcia</w:t>
      </w:r>
      <w:r w:rsidR="002C5E05" w:rsidRPr="00A019AE">
        <w:tab/>
      </w:r>
      <w:r w:rsidR="002C5E05" w:rsidRPr="00A019AE">
        <w:tab/>
      </w:r>
      <w:r w:rsidR="002C5E05" w:rsidRPr="00A019AE">
        <w:tab/>
      </w:r>
      <w:r w:rsidR="001B16B0" w:rsidRPr="00A019AE">
        <w:t>(</w:t>
      </w:r>
      <w:hyperlink r:id="rId11" w:history="1">
        <w:r w:rsidR="001B16B0" w:rsidRPr="00A019AE">
          <w:rPr>
            <w:rStyle w:val="Hyperlink"/>
          </w:rPr>
          <w:t>neurociencias.sua@gmail.com</w:t>
        </w:r>
      </w:hyperlink>
      <w:r w:rsidR="001B16B0" w:rsidRPr="00A019AE">
        <w:t>)</w:t>
      </w:r>
    </w:p>
    <w:p w14:paraId="5644DB2A" w14:textId="732B7C5F" w:rsidR="006244EC" w:rsidRPr="00A019AE" w:rsidRDefault="006244EC" w:rsidP="00A019AE">
      <w:r w:rsidRPr="00A019AE">
        <w:t xml:space="preserve">Gordon W. </w:t>
      </w:r>
      <w:proofErr w:type="spellStart"/>
      <w:r w:rsidRPr="00A019AE">
        <w:t>Arbuthnott</w:t>
      </w:r>
      <w:proofErr w:type="spellEnd"/>
      <w:r w:rsidR="002C5E05" w:rsidRPr="00A019AE">
        <w:tab/>
      </w:r>
      <w:r w:rsidR="002C5E05" w:rsidRPr="00A019AE">
        <w:tab/>
      </w:r>
      <w:r w:rsidR="001B16B0" w:rsidRPr="00A019AE">
        <w:t>(</w:t>
      </w:r>
      <w:hyperlink r:id="rId12" w:history="1">
        <w:r w:rsidR="001B16B0" w:rsidRPr="00A019AE">
          <w:rPr>
            <w:rStyle w:val="Hyperlink"/>
          </w:rPr>
          <w:t>gordon@oist.jp</w:t>
        </w:r>
      </w:hyperlink>
      <w:r w:rsidR="001B16B0" w:rsidRPr="00A019AE">
        <w:t>)</w:t>
      </w:r>
    </w:p>
    <w:p w14:paraId="1590A859" w14:textId="3D7D54E9" w:rsidR="006244EC" w:rsidRPr="00A019AE" w:rsidRDefault="006244EC" w:rsidP="00A019AE">
      <w:r w:rsidRPr="00A019AE">
        <w:t>Violeta G. Lopez-Huerta</w:t>
      </w:r>
      <w:r w:rsidR="002C5E05" w:rsidRPr="00A019AE">
        <w:tab/>
      </w:r>
      <w:r w:rsidR="002C5E05" w:rsidRPr="00A019AE">
        <w:tab/>
      </w:r>
      <w:r w:rsidR="001B16B0" w:rsidRPr="00A019AE">
        <w:t>(</w:t>
      </w:r>
      <w:hyperlink r:id="rId13" w:history="1">
        <w:r w:rsidR="001B16B0" w:rsidRPr="00A019AE">
          <w:rPr>
            <w:rStyle w:val="Hyperlink"/>
          </w:rPr>
          <w:t>violeta@ifc.unam.mx</w:t>
        </w:r>
      </w:hyperlink>
      <w:r w:rsidR="001B16B0" w:rsidRPr="00A019AE">
        <w:t>)</w:t>
      </w:r>
    </w:p>
    <w:p w14:paraId="6FE13E9D" w14:textId="29225D76" w:rsidR="00AB1A99" w:rsidRPr="00A019AE" w:rsidRDefault="00AB1A99" w:rsidP="00A019AE">
      <w:pPr>
        <w:pBdr>
          <w:top w:val="nil"/>
          <w:left w:val="nil"/>
          <w:bottom w:val="nil"/>
          <w:right w:val="nil"/>
          <w:between w:val="nil"/>
        </w:pBdr>
        <w:rPr>
          <w:lang w:val="es-MX"/>
        </w:rPr>
      </w:pPr>
    </w:p>
    <w:p w14:paraId="6F1E0A8E" w14:textId="6FC168A1" w:rsidR="008303D1" w:rsidRPr="00A019AE" w:rsidRDefault="008303D1" w:rsidP="00A019AE">
      <w:r w:rsidRPr="00A019AE">
        <w:t>*Email address of the corresponding author:</w:t>
      </w:r>
    </w:p>
    <w:p w14:paraId="183B3675" w14:textId="77777777" w:rsidR="00AE41C3" w:rsidRPr="00A019AE" w:rsidRDefault="00AE41C3" w:rsidP="00A019AE">
      <w:r w:rsidRPr="00A019AE">
        <w:t>Violeta G. Lopez-Huerta</w:t>
      </w:r>
      <w:r w:rsidRPr="00A019AE">
        <w:tab/>
      </w:r>
      <w:r w:rsidRPr="00A019AE">
        <w:tab/>
        <w:t>(</w:t>
      </w:r>
      <w:hyperlink r:id="rId14" w:history="1">
        <w:r w:rsidRPr="00A019AE">
          <w:rPr>
            <w:rStyle w:val="Hyperlink"/>
          </w:rPr>
          <w:t>violeta@ifc.unam.mx</w:t>
        </w:r>
      </w:hyperlink>
      <w:r w:rsidRPr="00A019AE">
        <w:t>)</w:t>
      </w:r>
    </w:p>
    <w:p w14:paraId="6962CB1D" w14:textId="77777777" w:rsidR="00A94288" w:rsidRPr="00A019AE" w:rsidRDefault="00A94288" w:rsidP="00A019AE">
      <w:pPr>
        <w:rPr>
          <w:b/>
          <w:lang w:val="es-MX"/>
        </w:rPr>
      </w:pPr>
    </w:p>
    <w:p w14:paraId="60F3B8D4" w14:textId="0B522504" w:rsidR="006E4797" w:rsidRPr="00A019AE" w:rsidRDefault="00551D82" w:rsidP="00A019AE">
      <w:r w:rsidRPr="00A019AE">
        <w:rPr>
          <w:b/>
        </w:rPr>
        <w:t>SUMMARY:</w:t>
      </w:r>
      <w:r w:rsidRPr="00A019AE">
        <w:t xml:space="preserve"> </w:t>
      </w:r>
    </w:p>
    <w:p w14:paraId="34B12276" w14:textId="6C5AEA4B" w:rsidR="00D55CD6" w:rsidRPr="00A019AE" w:rsidRDefault="00D54D18" w:rsidP="00A019AE">
      <w:r w:rsidRPr="00A019AE">
        <w:t>The present protocol</w:t>
      </w:r>
      <w:r w:rsidR="00D55CD6" w:rsidRPr="00A019AE">
        <w:t xml:space="preserve"> describe</w:t>
      </w:r>
      <w:r w:rsidRPr="00A019AE">
        <w:t>s</w:t>
      </w:r>
      <w:r w:rsidR="00D55CD6" w:rsidRPr="00A019AE">
        <w:t xml:space="preserve"> how to use wireless optogenetic</w:t>
      </w:r>
      <w:r w:rsidR="004928DF" w:rsidRPr="00A019AE">
        <w:t>s</w:t>
      </w:r>
      <w:r w:rsidR="00D55CD6" w:rsidRPr="00A019AE">
        <w:t xml:space="preserve"> </w:t>
      </w:r>
      <w:r w:rsidR="008C76CB" w:rsidRPr="00A019AE">
        <w:t xml:space="preserve">combined with </w:t>
      </w:r>
      <w:r w:rsidR="00FC3B5A" w:rsidRPr="00A019AE">
        <w:t>high-speed</w:t>
      </w:r>
      <w:r w:rsidR="008C76CB" w:rsidRPr="00A019AE">
        <w:t xml:space="preserve"> videography </w:t>
      </w:r>
      <w:r w:rsidR="004928DF" w:rsidRPr="00A019AE">
        <w:t>in</w:t>
      </w:r>
      <w:r w:rsidR="00D55CD6" w:rsidRPr="00A019AE">
        <w:t xml:space="preserve"> a single pellet reach-to-grasp task</w:t>
      </w:r>
      <w:r w:rsidR="00216025" w:rsidRPr="00A019AE">
        <w:t xml:space="preserve"> </w:t>
      </w:r>
      <w:r w:rsidR="009B233A" w:rsidRPr="00A019AE">
        <w:t xml:space="preserve">to characterize the </w:t>
      </w:r>
      <w:r w:rsidR="004928DF" w:rsidRPr="00A019AE">
        <w:t xml:space="preserve">neural </w:t>
      </w:r>
      <w:r w:rsidR="009B233A" w:rsidRPr="00A019AE">
        <w:t>circuits involved in the performance of skilled motor behavior in freely moving mice</w:t>
      </w:r>
      <w:r w:rsidR="00D55CD6" w:rsidRPr="00A019AE">
        <w:t xml:space="preserve">. </w:t>
      </w:r>
    </w:p>
    <w:p w14:paraId="74EFC8D7" w14:textId="77777777" w:rsidR="006E4797" w:rsidRPr="00A019AE" w:rsidRDefault="006E4797" w:rsidP="00A019AE"/>
    <w:p w14:paraId="2DF8E628" w14:textId="3F932729" w:rsidR="006E4797" w:rsidRPr="00A019AE" w:rsidRDefault="00551D82" w:rsidP="00A019AE">
      <w:pPr>
        <w:rPr>
          <w:color w:val="808080"/>
        </w:rPr>
      </w:pPr>
      <w:r w:rsidRPr="00A019AE">
        <w:rPr>
          <w:b/>
        </w:rPr>
        <w:t>ABSTRACT:</w:t>
      </w:r>
    </w:p>
    <w:p w14:paraId="40A249E6" w14:textId="53CF49F9" w:rsidR="006E4797" w:rsidRPr="00A019AE" w:rsidRDefault="008C76CB" w:rsidP="00A019AE">
      <w:r w:rsidRPr="00A019AE">
        <w:t xml:space="preserve">Fine motor skills are essential in everyday life and can be compromised in several nervous system disorders. The acquisition and performance of </w:t>
      </w:r>
      <w:r w:rsidR="00757B75" w:rsidRPr="00A019AE">
        <w:t xml:space="preserve">these </w:t>
      </w:r>
      <w:r w:rsidRPr="00A019AE">
        <w:t xml:space="preserve">tasks </w:t>
      </w:r>
      <w:r w:rsidR="00B21480" w:rsidRPr="00A019AE">
        <w:t xml:space="preserve">require </w:t>
      </w:r>
      <w:r w:rsidR="00C561A5" w:rsidRPr="00A019AE">
        <w:t>sensory-motor integration</w:t>
      </w:r>
      <w:r w:rsidR="00B21480" w:rsidRPr="00A019AE">
        <w:t xml:space="preserve"> </w:t>
      </w:r>
      <w:r w:rsidR="00757B75" w:rsidRPr="00A019AE">
        <w:t xml:space="preserve">and </w:t>
      </w:r>
      <w:r w:rsidRPr="00A019AE">
        <w:t xml:space="preserve">involve precise control of bilateral brain circuits. </w:t>
      </w:r>
      <w:r w:rsidR="007B37B7" w:rsidRPr="00A019AE">
        <w:t>Implementing</w:t>
      </w:r>
      <w:r w:rsidR="00C561A5" w:rsidRPr="00A019AE">
        <w:t xml:space="preserve"> unimanual behavioral </w:t>
      </w:r>
      <w:r w:rsidR="00B24C56" w:rsidRPr="00A019AE">
        <w:t>paradigms</w:t>
      </w:r>
      <w:r w:rsidR="00C561A5" w:rsidRPr="00A019AE">
        <w:t xml:space="preserve"> in </w:t>
      </w:r>
      <w:r w:rsidR="00A463DE" w:rsidRPr="00A019AE">
        <w:t xml:space="preserve">animal models </w:t>
      </w:r>
      <w:r w:rsidR="00C561A5" w:rsidRPr="00A019AE">
        <w:t>will</w:t>
      </w:r>
      <w:r w:rsidR="002C4CAC" w:rsidRPr="00A019AE">
        <w:t xml:space="preserve"> </w:t>
      </w:r>
      <w:r w:rsidR="00C561A5" w:rsidRPr="00A019AE">
        <w:t>improve</w:t>
      </w:r>
      <w:r w:rsidR="00A463DE" w:rsidRPr="00A019AE">
        <w:t xml:space="preserve"> </w:t>
      </w:r>
      <w:r w:rsidR="00574574" w:rsidRPr="00A019AE">
        <w:t>the</w:t>
      </w:r>
      <w:r w:rsidR="00C561A5" w:rsidRPr="00A019AE">
        <w:t xml:space="preserve"> </w:t>
      </w:r>
      <w:r w:rsidR="00A463DE" w:rsidRPr="00A019AE">
        <w:t>understand</w:t>
      </w:r>
      <w:r w:rsidR="00C561A5" w:rsidRPr="00A019AE">
        <w:t xml:space="preserve">ing </w:t>
      </w:r>
      <w:r w:rsidR="00FD1909" w:rsidRPr="00A019AE">
        <w:t>o</w:t>
      </w:r>
      <w:r w:rsidR="00ED3C65" w:rsidRPr="00A019AE">
        <w:t>f</w:t>
      </w:r>
      <w:r w:rsidR="00A463DE" w:rsidRPr="00A019AE">
        <w:t xml:space="preserve"> the contribution of </w:t>
      </w:r>
      <w:r w:rsidR="00E03F4C" w:rsidRPr="00A019AE">
        <w:t xml:space="preserve">brain </w:t>
      </w:r>
      <w:r w:rsidR="00A463DE" w:rsidRPr="00A019AE">
        <w:t>structures</w:t>
      </w:r>
      <w:r w:rsidR="00E03F4C" w:rsidRPr="00A019AE">
        <w:t>, like the striatum</w:t>
      </w:r>
      <w:r w:rsidR="00757B75" w:rsidRPr="00A019AE">
        <w:t>,</w:t>
      </w:r>
      <w:r w:rsidR="00E03F4C" w:rsidRPr="00A019AE">
        <w:t xml:space="preserve"> to complex motor behavior</w:t>
      </w:r>
      <w:r w:rsidR="00ED3C65" w:rsidRPr="00A019AE">
        <w:t xml:space="preserve"> a</w:t>
      </w:r>
      <w:r w:rsidR="00F50D69" w:rsidRPr="00A019AE">
        <w:t>s it a</w:t>
      </w:r>
      <w:r w:rsidR="00E03F4C" w:rsidRPr="00A019AE">
        <w:t>llow</w:t>
      </w:r>
      <w:r w:rsidR="00F50D69" w:rsidRPr="00A019AE">
        <w:t>s</w:t>
      </w:r>
      <w:r w:rsidR="00E03F4C" w:rsidRPr="00A019AE">
        <w:t xml:space="preserve"> </w:t>
      </w:r>
      <w:r w:rsidR="00972E84" w:rsidRPr="00A019AE">
        <w:t>manipulati</w:t>
      </w:r>
      <w:r w:rsidR="00E03F4C" w:rsidRPr="00A019AE">
        <w:t>on</w:t>
      </w:r>
      <w:r w:rsidR="00972E84" w:rsidRPr="00A019AE">
        <w:t xml:space="preserve"> </w:t>
      </w:r>
      <w:r w:rsidR="00E03F4C" w:rsidRPr="00A019AE">
        <w:t>and</w:t>
      </w:r>
      <w:r w:rsidR="00972E84" w:rsidRPr="00A019AE">
        <w:t xml:space="preserve"> recording </w:t>
      </w:r>
      <w:r w:rsidR="00E03F4C" w:rsidRPr="00A019AE">
        <w:t xml:space="preserve">of </w:t>
      </w:r>
      <w:r w:rsidR="00972E84" w:rsidRPr="00A019AE">
        <w:t>neural activity</w:t>
      </w:r>
      <w:r w:rsidR="001B06FD" w:rsidRPr="00A019AE">
        <w:t xml:space="preserve"> of </w:t>
      </w:r>
      <w:r w:rsidR="00E03F4C" w:rsidRPr="00A019AE">
        <w:t>specific</w:t>
      </w:r>
      <w:r w:rsidR="001B06FD" w:rsidRPr="00A019AE">
        <w:t xml:space="preserve"> </w:t>
      </w:r>
      <w:r w:rsidR="004219B4" w:rsidRPr="00A019AE">
        <w:t>nuclei</w:t>
      </w:r>
      <w:r w:rsidR="00C561A5" w:rsidRPr="00A019AE">
        <w:t xml:space="preserve"> in control conditions and disease</w:t>
      </w:r>
      <w:r w:rsidR="00E03F4C" w:rsidRPr="00A019AE">
        <w:t xml:space="preserve"> during </w:t>
      </w:r>
      <w:r w:rsidR="00ED3C65" w:rsidRPr="00A019AE">
        <w:t xml:space="preserve">the </w:t>
      </w:r>
      <w:r w:rsidR="00E03F4C" w:rsidRPr="00A019AE">
        <w:t>performance of the task</w:t>
      </w:r>
      <w:r w:rsidR="002C4CAC" w:rsidRPr="00A019AE">
        <w:t xml:space="preserve">. </w:t>
      </w:r>
    </w:p>
    <w:p w14:paraId="314D77E8" w14:textId="77777777" w:rsidR="00ED3C65" w:rsidRPr="00A019AE" w:rsidRDefault="00ED3C65" w:rsidP="00A019AE"/>
    <w:p w14:paraId="6CB40B1C" w14:textId="366691F7" w:rsidR="00DE08FC" w:rsidRPr="00A019AE" w:rsidRDefault="00DE08FC" w:rsidP="00A019AE">
      <w:r w:rsidRPr="00A019AE">
        <w:t xml:space="preserve">Since its </w:t>
      </w:r>
      <w:r w:rsidR="00FC3B5A" w:rsidRPr="00A019AE">
        <w:t>creation,</w:t>
      </w:r>
      <w:r w:rsidRPr="00A019AE">
        <w:t xml:space="preserve"> optogenetics </w:t>
      </w:r>
      <w:r w:rsidR="004E1F22" w:rsidRPr="00A019AE">
        <w:t xml:space="preserve">has </w:t>
      </w:r>
      <w:r w:rsidR="003C56A9" w:rsidRPr="00A019AE">
        <w:t>been</w:t>
      </w:r>
      <w:r w:rsidR="002C4CAC" w:rsidRPr="00A019AE">
        <w:t xml:space="preserve"> a </w:t>
      </w:r>
      <w:r w:rsidR="001A51A2" w:rsidRPr="00A019AE">
        <w:t>dominant</w:t>
      </w:r>
      <w:r w:rsidR="002C4CAC" w:rsidRPr="00A019AE">
        <w:t xml:space="preserve"> tool for interrogating </w:t>
      </w:r>
      <w:r w:rsidR="00293CAC" w:rsidRPr="00A019AE">
        <w:t xml:space="preserve">the </w:t>
      </w:r>
      <w:r w:rsidR="002C4CAC" w:rsidRPr="00A019AE">
        <w:t xml:space="preserve">brain by enabling selective and </w:t>
      </w:r>
      <w:r w:rsidR="001056CB" w:rsidRPr="00A019AE">
        <w:t>targeted</w:t>
      </w:r>
      <w:r w:rsidR="002C4CAC" w:rsidRPr="00A019AE">
        <w:t xml:space="preserve"> </w:t>
      </w:r>
      <w:r w:rsidR="00E03F4C" w:rsidRPr="00A019AE">
        <w:t>activation or inhibition</w:t>
      </w:r>
      <w:r w:rsidR="002C4CAC" w:rsidRPr="00A019AE">
        <w:t xml:space="preserve"> of neur</w:t>
      </w:r>
      <w:r w:rsidR="00293CAC" w:rsidRPr="00A019AE">
        <w:t>on</w:t>
      </w:r>
      <w:r w:rsidR="002C4CAC" w:rsidRPr="00A019AE">
        <w:t xml:space="preserve">al </w:t>
      </w:r>
      <w:r w:rsidR="00293CAC" w:rsidRPr="00A019AE">
        <w:t>populations</w:t>
      </w:r>
      <w:r w:rsidR="002C4CAC" w:rsidRPr="00A019AE">
        <w:t xml:space="preserve">. </w:t>
      </w:r>
      <w:r w:rsidR="001056CB" w:rsidRPr="00A019AE">
        <w:t>The c</w:t>
      </w:r>
      <w:r w:rsidR="002C4CAC" w:rsidRPr="00A019AE">
        <w:t>ombin</w:t>
      </w:r>
      <w:r w:rsidR="001056CB" w:rsidRPr="00A019AE">
        <w:t>ation of</w:t>
      </w:r>
      <w:r w:rsidR="002C4CAC" w:rsidRPr="00A019AE">
        <w:t xml:space="preserve"> optogenetics with behavioral assays </w:t>
      </w:r>
      <w:r w:rsidR="00F004D8" w:rsidRPr="00A019AE">
        <w:t>shed</w:t>
      </w:r>
      <w:r w:rsidR="00CF3D61">
        <w:t>s</w:t>
      </w:r>
      <w:r w:rsidR="00F004D8" w:rsidRPr="00A019AE">
        <w:t xml:space="preserve"> light on</w:t>
      </w:r>
      <w:r w:rsidR="002C4CAC" w:rsidRPr="00A019AE">
        <w:t xml:space="preserve"> the underlying mechanisms of specific </w:t>
      </w:r>
      <w:r w:rsidR="00972E84" w:rsidRPr="00A019AE">
        <w:t>brain functions</w:t>
      </w:r>
      <w:r w:rsidR="002C4CAC" w:rsidRPr="00A019AE">
        <w:t xml:space="preserve">. </w:t>
      </w:r>
      <w:r w:rsidR="00436E00" w:rsidRPr="00A019AE">
        <w:t xml:space="preserve">Wireless head-mounted systems with miniaturized light-emitting diodes (LEDs) </w:t>
      </w:r>
      <w:r w:rsidR="00260851" w:rsidRPr="00A019AE">
        <w:t>allow</w:t>
      </w:r>
      <w:r w:rsidR="00B30622" w:rsidRPr="00A019AE">
        <w:t xml:space="preserve"> </w:t>
      </w:r>
      <w:r w:rsidR="005A26AB" w:rsidRPr="00A019AE">
        <w:t xml:space="preserve">remote </w:t>
      </w:r>
      <w:r w:rsidR="00FC4148" w:rsidRPr="00A019AE">
        <w:t xml:space="preserve">optogenetic </w:t>
      </w:r>
      <w:r w:rsidR="00293CAC" w:rsidRPr="00A019AE">
        <w:t>control</w:t>
      </w:r>
      <w:r w:rsidRPr="00A019AE">
        <w:t xml:space="preserve"> </w:t>
      </w:r>
      <w:r w:rsidR="002C333B" w:rsidRPr="00A019AE">
        <w:t>in a</w:t>
      </w:r>
      <w:r w:rsidR="00420A5C" w:rsidRPr="00A019AE">
        <w:t>n entir</w:t>
      </w:r>
      <w:r w:rsidR="002C333B" w:rsidRPr="00A019AE">
        <w:t>ely free</w:t>
      </w:r>
      <w:r w:rsidR="00420A5C" w:rsidRPr="00A019AE">
        <w:t>-</w:t>
      </w:r>
      <w:r w:rsidR="002C333B" w:rsidRPr="00A019AE">
        <w:t>moving animal</w:t>
      </w:r>
      <w:r w:rsidRPr="00A019AE">
        <w:t xml:space="preserve">. This avoids the </w:t>
      </w:r>
      <w:r w:rsidR="001B06FD" w:rsidRPr="00A019AE">
        <w:t>limitations</w:t>
      </w:r>
      <w:r w:rsidRPr="00A019AE">
        <w:t xml:space="preserve"> of a wired system </w:t>
      </w:r>
      <w:r w:rsidR="005A26AB" w:rsidRPr="00A019AE">
        <w:t>being</w:t>
      </w:r>
      <w:r w:rsidRPr="00A019AE">
        <w:t xml:space="preserve"> less restrictive for animals</w:t>
      </w:r>
      <w:r w:rsidR="00D82049" w:rsidRPr="00A019AE">
        <w:t>'</w:t>
      </w:r>
      <w:r w:rsidRPr="00A019AE">
        <w:t xml:space="preserve"> behavior</w:t>
      </w:r>
      <w:r w:rsidR="006C46AA" w:rsidRPr="00A019AE">
        <w:t xml:space="preserve"> without compromising light emission efficiency</w:t>
      </w:r>
      <w:r w:rsidRPr="00A019AE">
        <w:t xml:space="preserve">. </w:t>
      </w:r>
      <w:r w:rsidR="008455E7" w:rsidRPr="00A019AE">
        <w:t>The current protocol combines a wireless optogenetics approac</w:t>
      </w:r>
      <w:r w:rsidR="00757B75" w:rsidRPr="00A019AE">
        <w:t xml:space="preserve">h with high-speed </w:t>
      </w:r>
      <w:r w:rsidR="00757B75" w:rsidRPr="00A019AE">
        <w:lastRenderedPageBreak/>
        <w:t>videography in</w:t>
      </w:r>
      <w:r w:rsidR="00E03F4C" w:rsidRPr="00A019AE">
        <w:t xml:space="preserve"> a </w:t>
      </w:r>
      <w:r w:rsidR="00757B75" w:rsidRPr="00A019AE">
        <w:t xml:space="preserve">unimanual </w:t>
      </w:r>
      <w:r w:rsidR="004A1AAF" w:rsidRPr="00A019AE">
        <w:t>dexterity task</w:t>
      </w:r>
      <w:r w:rsidR="008455E7" w:rsidRPr="00A019AE">
        <w:t xml:space="preserve"> to dissect the contribution of </w:t>
      </w:r>
      <w:r w:rsidR="00757B75" w:rsidRPr="00A019AE">
        <w:t>specific</w:t>
      </w:r>
      <w:r w:rsidR="008455E7" w:rsidRPr="00A019AE">
        <w:t xml:space="preserve"> neuronal populations to fine motor behavior</w:t>
      </w:r>
      <w:r w:rsidR="004A1AAF" w:rsidRPr="00A019AE">
        <w:t>.</w:t>
      </w:r>
    </w:p>
    <w:p w14:paraId="2A2EF7A3" w14:textId="77777777" w:rsidR="005A26AB" w:rsidRPr="00A019AE" w:rsidRDefault="005A26AB" w:rsidP="00A019AE">
      <w:pPr>
        <w:rPr>
          <w:b/>
        </w:rPr>
      </w:pPr>
    </w:p>
    <w:p w14:paraId="0646E204" w14:textId="5F830EFE" w:rsidR="006E4797" w:rsidRPr="00A019AE" w:rsidRDefault="00551D82" w:rsidP="00A019AE">
      <w:pPr>
        <w:rPr>
          <w:color w:val="808080"/>
        </w:rPr>
      </w:pPr>
      <w:r w:rsidRPr="00A019AE">
        <w:rPr>
          <w:b/>
        </w:rPr>
        <w:t>INTRODUCTION:</w:t>
      </w:r>
    </w:p>
    <w:p w14:paraId="1A2F7AB1" w14:textId="76C13B9D" w:rsidR="005632E6" w:rsidRPr="00A019AE" w:rsidRDefault="00366D52" w:rsidP="00A019AE">
      <w:r w:rsidRPr="00A019AE">
        <w:t>Motor skill</w:t>
      </w:r>
      <w:r w:rsidR="00893327" w:rsidRPr="00A019AE">
        <w:t>ed</w:t>
      </w:r>
      <w:r w:rsidRPr="00A019AE">
        <w:t xml:space="preserve"> behavior is </w:t>
      </w:r>
      <w:r w:rsidR="00EA1207" w:rsidRPr="00A019AE">
        <w:t xml:space="preserve">present during most </w:t>
      </w:r>
      <w:r w:rsidR="005A26AB" w:rsidRPr="00A019AE">
        <w:t>movements</w:t>
      </w:r>
      <w:r w:rsidR="00EA1207" w:rsidRPr="00A019AE">
        <w:t xml:space="preserve"> perform</w:t>
      </w:r>
      <w:r w:rsidR="00171E5C" w:rsidRPr="00A019AE">
        <w:t>ed by us,</w:t>
      </w:r>
      <w:r w:rsidR="00EA1207" w:rsidRPr="00A019AE">
        <w:t xml:space="preserve"> and </w:t>
      </w:r>
      <w:r w:rsidR="00151975" w:rsidRPr="00A019AE">
        <w:t>it is known to be</w:t>
      </w:r>
      <w:r w:rsidR="00EA1207" w:rsidRPr="00A019AE">
        <w:t xml:space="preserve"> affected in </w:t>
      </w:r>
      <w:r w:rsidR="005A26AB" w:rsidRPr="00A019AE">
        <w:t>several</w:t>
      </w:r>
      <w:r w:rsidR="00EA1207" w:rsidRPr="00A019AE">
        <w:t xml:space="preserve"> brain disorders</w:t>
      </w:r>
      <w:r w:rsidR="005A26AB" w:rsidRPr="00A019AE">
        <w:fldChar w:fldCharType="begin">
          <w:fldData xml:space="preserve">PEVuZE5vdGU+PENpdGU+PEF1dGhvcj5CYWxiaW5vdDwvQXV0aG9yPjxZZWFyPjIwMTg8L1llYXI+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ODczODwv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</w:fldData>
        </w:fldChar>
      </w:r>
      <w:r w:rsidR="00B112B2" w:rsidRPr="00A019AE">
        <w:instrText xml:space="preserve"> ADDIN EN.CITE </w:instrText>
      </w:r>
      <w:r w:rsidR="00B112B2" w:rsidRPr="00A019AE">
        <w:fldChar w:fldCharType="begin">
          <w:fldData xml:space="preserve">PEVuZE5vdGU+PENpdGU+PEF1dGhvcj5CYWxiaW5vdDwvQXV0aG9yPjxZZWFyPjIwMTg8L1llYXI+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ODczODwv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</w:fldData>
        </w:fldChar>
      </w:r>
      <w:r w:rsidR="00B112B2" w:rsidRPr="00A019AE">
        <w:instrText xml:space="preserve"> ADDIN EN.CITE.DATA </w:instrText>
      </w:r>
      <w:r w:rsidR="00B112B2" w:rsidRPr="00A019AE">
        <w:fldChar w:fldCharType="end"/>
      </w:r>
      <w:r w:rsidR="005A26AB" w:rsidRPr="00A019AE">
        <w:fldChar w:fldCharType="separate"/>
      </w:r>
      <w:r w:rsidR="00151975" w:rsidRPr="00A019AE">
        <w:rPr>
          <w:noProof/>
          <w:vertAlign w:val="superscript"/>
        </w:rPr>
        <w:t>1-6</w:t>
      </w:r>
      <w:r w:rsidR="005A26AB" w:rsidRPr="00A019AE">
        <w:fldChar w:fldCharType="end"/>
      </w:r>
      <w:r w:rsidR="00EA1207" w:rsidRPr="00A019AE">
        <w:t xml:space="preserve">. </w:t>
      </w:r>
      <w:r w:rsidR="00A9233E" w:rsidRPr="00A019AE">
        <w:t xml:space="preserve">Implementing tasks that allow </w:t>
      </w:r>
      <w:r w:rsidR="00BE39C7" w:rsidRPr="00A019AE">
        <w:t>studying</w:t>
      </w:r>
      <w:r w:rsidR="00A9233E" w:rsidRPr="00A019AE">
        <w:t xml:space="preserve"> the development, learning, and performance of skilled movements </w:t>
      </w:r>
      <w:r w:rsidR="00BE39C7" w:rsidRPr="00A019AE">
        <w:t xml:space="preserve">is crucial to understanding </w:t>
      </w:r>
      <w:r w:rsidR="00465236">
        <w:t xml:space="preserve">the </w:t>
      </w:r>
      <w:r w:rsidR="00BE39C7" w:rsidRPr="00A019AE">
        <w:t>motor function's neurobiological underpinnings</w:t>
      </w:r>
      <w:r w:rsidR="00886635" w:rsidRPr="00A019AE">
        <w:t xml:space="preserve">, </w:t>
      </w:r>
      <w:r w:rsidR="00807C10" w:rsidRPr="00A019AE">
        <w:t>especially</w:t>
      </w:r>
      <w:r w:rsidR="00886635" w:rsidRPr="00A019AE">
        <w:t xml:space="preserve"> in models of </w:t>
      </w:r>
      <w:r w:rsidR="005553E1" w:rsidRPr="00A019AE">
        <w:t>brain injury,</w:t>
      </w:r>
      <w:r w:rsidR="00D2783B" w:rsidRPr="00A019AE">
        <w:t xml:space="preserve"> </w:t>
      </w:r>
      <w:r w:rsidR="00886635" w:rsidRPr="00A019AE">
        <w:t>neurodegenerative and neurodevelopmental disorders</w:t>
      </w:r>
      <w:r w:rsidR="005A26AB" w:rsidRPr="00A019AE">
        <w:fldChar w:fldCharType="begin">
          <w:fldData xml:space="preserve">PEVuZE5vdGU+PENpdGU+PEF1dGhvcj5BemltPC9BdXRob3I+PFllYXI+MjAxNDwvWWVhcj48UmVj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</w:fldData>
        </w:fldChar>
      </w:r>
      <w:r w:rsidR="00332706" w:rsidRPr="00A019AE">
        <w:instrText xml:space="preserve"> ADDIN EN.CITE </w:instrText>
      </w:r>
      <w:r w:rsidR="00332706" w:rsidRPr="00A019AE">
        <w:fldChar w:fldCharType="begin">
          <w:fldData xml:space="preserve">PEVuZE5vdGU+PENpdGU+PEF1dGhvcj5BemltPC9BdXRob3I+PFllYXI+MjAxNDwvWWVhcj48UmVj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</w:fldData>
        </w:fldChar>
      </w:r>
      <w:r w:rsidR="00332706" w:rsidRPr="00A019AE">
        <w:instrText xml:space="preserve"> ADDIN EN.CITE.DATA </w:instrText>
      </w:r>
      <w:r w:rsidR="00332706" w:rsidRPr="00A019AE">
        <w:fldChar w:fldCharType="end"/>
      </w:r>
      <w:r w:rsidR="005A26AB" w:rsidRPr="00A019AE">
        <w:fldChar w:fldCharType="separate"/>
      </w:r>
      <w:r w:rsidR="00332706" w:rsidRPr="00A019AE">
        <w:rPr>
          <w:noProof/>
          <w:vertAlign w:val="superscript"/>
        </w:rPr>
        <w:t>2,7-13</w:t>
      </w:r>
      <w:r w:rsidR="005A26AB" w:rsidRPr="00A019AE">
        <w:fldChar w:fldCharType="end"/>
      </w:r>
      <w:r w:rsidR="007669F3" w:rsidRPr="00A019AE">
        <w:t>.</w:t>
      </w:r>
      <w:r w:rsidR="00C0155E" w:rsidRPr="00A019AE">
        <w:t xml:space="preserve"> </w:t>
      </w:r>
      <w:r w:rsidR="00773A5A" w:rsidRPr="00A019AE">
        <w:t>Re</w:t>
      </w:r>
      <w:r w:rsidR="00D327B6" w:rsidRPr="00A019AE">
        <w:t>a</w:t>
      </w:r>
      <w:r w:rsidR="00773A5A" w:rsidRPr="00A019AE">
        <w:t>ching f</w:t>
      </w:r>
      <w:r w:rsidR="00465236">
        <w:t>ar</w:t>
      </w:r>
      <w:r w:rsidR="00773A5A" w:rsidRPr="00A019AE">
        <w:t xml:space="preserve"> a</w:t>
      </w:r>
      <w:r w:rsidR="00D327B6" w:rsidRPr="00A019AE">
        <w:t>nd</w:t>
      </w:r>
      <w:r w:rsidR="00773A5A" w:rsidRPr="00A019AE">
        <w:t xml:space="preserve"> retrieving o</w:t>
      </w:r>
      <w:r w:rsidR="00D327B6" w:rsidRPr="00A019AE">
        <w:t>bjects is done routinely in e</w:t>
      </w:r>
      <w:r w:rsidR="00773A5A" w:rsidRPr="00A019AE">
        <w:t xml:space="preserve">veryday </w:t>
      </w:r>
      <w:r w:rsidR="00035ED2" w:rsidRPr="00A019AE">
        <w:t>life</w:t>
      </w:r>
      <w:r w:rsidR="009015EB" w:rsidRPr="00A019AE">
        <w:t xml:space="preserve"> </w:t>
      </w:r>
      <w:r w:rsidR="00EF02D7" w:rsidRPr="00A019AE">
        <w:t>actions</w:t>
      </w:r>
      <w:r w:rsidR="006F6DA9" w:rsidRPr="00A019AE">
        <w:t>,</w:t>
      </w:r>
      <w:r w:rsidR="00D327B6" w:rsidRPr="00A019AE">
        <w:t xml:space="preserve"> and</w:t>
      </w:r>
      <w:r w:rsidR="004731D2" w:rsidRPr="00A019AE">
        <w:t xml:space="preserve"> it</w:t>
      </w:r>
      <w:r w:rsidR="00D327B6" w:rsidRPr="00A019AE">
        <w:t xml:space="preserve"> is one of the first motor skills acquired during early development</w:t>
      </w:r>
      <w:r w:rsidR="00EA1207" w:rsidRPr="00A019AE">
        <w:t xml:space="preserve"> </w:t>
      </w:r>
      <w:r w:rsidR="00C34364" w:rsidRPr="00A019AE">
        <w:t xml:space="preserve">and then </w:t>
      </w:r>
      <w:r w:rsidR="00EA1207" w:rsidRPr="00A019AE">
        <w:t>refined through the years</w:t>
      </w:r>
      <w:r w:rsidR="00307602" w:rsidRPr="00A019AE">
        <w:fldChar w:fldCharType="begin">
          <w:fldData xml:space="preserve">PEVuZE5vdGU+PENpdGU+PEF1dGhvcj5Sb2RnZXJzPC9BdXRob3I+PFllYXI+MjAxOTwvWWVhcj48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</w:fldData>
        </w:fldChar>
      </w:r>
      <w:r w:rsidR="00151975" w:rsidRPr="00A019AE">
        <w:instrText xml:space="preserve"> ADDIN EN.CITE </w:instrText>
      </w:r>
      <w:r w:rsidR="00151975" w:rsidRPr="00A019AE">
        <w:fldChar w:fldCharType="begin">
          <w:fldData xml:space="preserve">PEVuZE5vdGU+PENpdGU+PEF1dGhvcj5Sb2RnZXJzPC9BdXRob3I+PFllYXI+MjAxOTwvWWVhcj48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</w:fldData>
        </w:fldChar>
      </w:r>
      <w:r w:rsidR="00151975" w:rsidRPr="00A019AE">
        <w:instrText xml:space="preserve"> ADDIN EN.CITE.DATA </w:instrText>
      </w:r>
      <w:r w:rsidR="00151975" w:rsidRPr="00A019AE">
        <w:fldChar w:fldCharType="end"/>
      </w:r>
      <w:r w:rsidR="00307602" w:rsidRPr="00A019AE">
        <w:fldChar w:fldCharType="separate"/>
      </w:r>
      <w:r w:rsidR="00151975" w:rsidRPr="00A019AE">
        <w:rPr>
          <w:noProof/>
          <w:vertAlign w:val="superscript"/>
        </w:rPr>
        <w:t>5,6</w:t>
      </w:r>
      <w:r w:rsidR="00307602" w:rsidRPr="00A019AE">
        <w:fldChar w:fldCharType="end"/>
      </w:r>
      <w:r w:rsidR="00D327B6" w:rsidRPr="00A019AE">
        <w:t xml:space="preserve">. </w:t>
      </w:r>
      <w:r w:rsidR="00531682" w:rsidRPr="00A019AE">
        <w:t xml:space="preserve">It </w:t>
      </w:r>
      <w:r w:rsidR="00D2783B" w:rsidRPr="00A019AE">
        <w:t>comprises</w:t>
      </w:r>
      <w:r w:rsidR="00531682" w:rsidRPr="00A019AE">
        <w:t xml:space="preserve"> a complex behavior that requires sensory-motor processes </w:t>
      </w:r>
      <w:r w:rsidR="004731D2" w:rsidRPr="00A019AE">
        <w:t>such as</w:t>
      </w:r>
      <w:r w:rsidR="00531682" w:rsidRPr="00A019AE">
        <w:t xml:space="preserve"> the perception of </w:t>
      </w:r>
      <w:r w:rsidR="00BB5099" w:rsidRPr="00A019AE">
        <w:t xml:space="preserve">the </w:t>
      </w:r>
      <w:r w:rsidR="00531682" w:rsidRPr="00A019AE">
        <w:t>object</w:t>
      </w:r>
      <w:r w:rsidR="00D82049" w:rsidRPr="00A019AE">
        <w:t>'</w:t>
      </w:r>
      <w:r w:rsidR="00531682" w:rsidRPr="00A019AE">
        <w:t xml:space="preserve">s features, movement planning, </w:t>
      </w:r>
      <w:r w:rsidR="004731D2" w:rsidRPr="00A019AE">
        <w:t>action selection,</w:t>
      </w:r>
      <w:r w:rsidR="009015EB" w:rsidRPr="00A019AE">
        <w:t xml:space="preserve"> </w:t>
      </w:r>
      <w:r w:rsidR="005D72A5" w:rsidRPr="00A019AE">
        <w:t xml:space="preserve">movement </w:t>
      </w:r>
      <w:r w:rsidR="009015EB" w:rsidRPr="00A019AE">
        <w:t>execution,</w:t>
      </w:r>
      <w:r w:rsidR="004731D2" w:rsidRPr="00A019AE">
        <w:t xml:space="preserve"> </w:t>
      </w:r>
      <w:r w:rsidR="00531682" w:rsidRPr="00A019AE">
        <w:t>body coordination</w:t>
      </w:r>
      <w:r w:rsidR="00BB5099" w:rsidRPr="00A019AE">
        <w:t>,</w:t>
      </w:r>
      <w:r w:rsidR="00531682" w:rsidRPr="00A019AE">
        <w:t xml:space="preserve"> and speed </w:t>
      </w:r>
      <w:r w:rsidR="00D2783B" w:rsidRPr="00A019AE">
        <w:t>modu</w:t>
      </w:r>
      <w:r w:rsidR="00531682" w:rsidRPr="00A019AE">
        <w:t>lation</w:t>
      </w:r>
      <w:r w:rsidR="00307602" w:rsidRPr="00A019AE">
        <w:fldChar w:fldCharType="begin">
          <w:fldData xml:space="preserve">PEVuZE5vdGU+PENpdGU+PEF1dGhvcj5BemltPC9BdXRob3I+PFllYXI+MjAxNDwvWWVhcj48UmVj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</w:fldData>
        </w:fldChar>
      </w:r>
      <w:r w:rsidR="00332706" w:rsidRPr="00A019AE">
        <w:instrText xml:space="preserve"> ADDIN EN.CITE </w:instrText>
      </w:r>
      <w:r w:rsidR="00332706" w:rsidRPr="00A019AE">
        <w:fldChar w:fldCharType="begin">
          <w:fldData xml:space="preserve">PEVuZE5vdGU+PENpdGU+PEF1dGhvcj5BemltPC9BdXRob3I+PFllYXI+MjAxNDwvWWVhcj48UmVj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</w:fldData>
        </w:fldChar>
      </w:r>
      <w:r w:rsidR="00332706" w:rsidRPr="00A019AE">
        <w:instrText xml:space="preserve"> ADDIN EN.CITE.DATA </w:instrText>
      </w:r>
      <w:r w:rsidR="00332706" w:rsidRPr="00A019AE">
        <w:fldChar w:fldCharType="end"/>
      </w:r>
      <w:r w:rsidR="00307602" w:rsidRPr="00A019AE">
        <w:fldChar w:fldCharType="separate"/>
      </w:r>
      <w:r w:rsidR="00332706" w:rsidRPr="00A019AE">
        <w:rPr>
          <w:noProof/>
          <w:vertAlign w:val="superscript"/>
        </w:rPr>
        <w:t>7,14-16</w:t>
      </w:r>
      <w:r w:rsidR="00307602" w:rsidRPr="00A019AE">
        <w:fldChar w:fldCharType="end"/>
      </w:r>
      <w:r w:rsidR="00531682" w:rsidRPr="00A019AE">
        <w:t xml:space="preserve">. </w:t>
      </w:r>
      <w:r w:rsidR="00D2783B" w:rsidRPr="00A019AE">
        <w:t>Thus, u</w:t>
      </w:r>
      <w:r w:rsidR="00C0155E" w:rsidRPr="00A019AE">
        <w:t xml:space="preserve">nimanual </w:t>
      </w:r>
      <w:r w:rsidR="007669F3" w:rsidRPr="00A019AE">
        <w:t>high dexterity tasks require</w:t>
      </w:r>
      <w:r w:rsidR="00D327B6" w:rsidRPr="00A019AE">
        <w:t xml:space="preserve"> </w:t>
      </w:r>
      <w:r w:rsidR="00C0155E" w:rsidRPr="00A019AE">
        <w:t xml:space="preserve">the participation of </w:t>
      </w:r>
      <w:r w:rsidR="00807C10" w:rsidRPr="00A019AE">
        <w:t>many</w:t>
      </w:r>
      <w:r w:rsidR="00886635" w:rsidRPr="00A019AE">
        <w:t xml:space="preserve"> </w:t>
      </w:r>
      <w:r w:rsidR="00C0155E" w:rsidRPr="00A019AE">
        <w:t>brain structures of both hemispheres</w:t>
      </w:r>
      <w:r w:rsidR="00307602" w:rsidRPr="00A019AE">
        <w:fldChar w:fldCharType="begin">
          <w:fldData xml:space="preserve">PEVuZE5vdGU+PENpdGU+PEF1dGhvcj5CcnVzLVJhbWVyPC9BdXRob3I+PFllYXI+MjAwOTwvWWVh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C9wZXJpb2RpY2FsPjxwYWdlcz4xOTI4LTM2PC9wYWdlcz48dm9sdW1lPjI5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</w:fldData>
        </w:fldChar>
      </w:r>
      <w:r w:rsidR="00332706" w:rsidRPr="00A019AE">
        <w:instrText xml:space="preserve"> ADDIN EN.CITE </w:instrText>
      </w:r>
      <w:r w:rsidR="00332706" w:rsidRPr="00A019AE">
        <w:fldChar w:fldCharType="begin">
          <w:fldData xml:space="preserve">PEVuZE5vdGU+PENpdGU+PEF1dGhvcj5CcnVzLVJhbWVyPC9BdXRob3I+PFllYXI+MjAwOTwvWWVh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C9wZXJpb2RpY2FsPjxwYWdlcz4xOTI4LTM2PC9wYWdlcz48dm9sdW1lPjI5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</w:fldData>
        </w:fldChar>
      </w:r>
      <w:r w:rsidR="00332706" w:rsidRPr="00A019AE">
        <w:instrText xml:space="preserve"> ADDIN EN.CITE.DATA </w:instrText>
      </w:r>
      <w:r w:rsidR="00332706" w:rsidRPr="00A019AE">
        <w:fldChar w:fldCharType="end"/>
      </w:r>
      <w:r w:rsidR="00307602" w:rsidRPr="00A019AE">
        <w:fldChar w:fldCharType="separate"/>
      </w:r>
      <w:r w:rsidR="00332706" w:rsidRPr="00A019AE">
        <w:rPr>
          <w:noProof/>
          <w:vertAlign w:val="superscript"/>
        </w:rPr>
        <w:t>16-22</w:t>
      </w:r>
      <w:r w:rsidR="00307602" w:rsidRPr="00A019AE">
        <w:fldChar w:fldCharType="end"/>
      </w:r>
      <w:r w:rsidR="00C0155E" w:rsidRPr="00A019AE">
        <w:t>.</w:t>
      </w:r>
      <w:r w:rsidR="00B709C4" w:rsidRPr="00A019AE">
        <w:t xml:space="preserve"> In </w:t>
      </w:r>
      <w:r w:rsidR="009015EB" w:rsidRPr="00A019AE">
        <w:t>mice,</w:t>
      </w:r>
      <w:r w:rsidR="00B709C4" w:rsidRPr="00A019AE">
        <w:t xml:space="preserve"> the single pellet reach-t</w:t>
      </w:r>
      <w:r w:rsidR="00031BDB" w:rsidRPr="00A019AE">
        <w:t>o-grasp task is characterized for</w:t>
      </w:r>
      <w:r w:rsidR="00B709C4" w:rsidRPr="00A019AE">
        <w:t xml:space="preserve"> several </w:t>
      </w:r>
      <w:r w:rsidR="00D2783B" w:rsidRPr="00A019AE">
        <w:t>phases</w:t>
      </w:r>
      <w:r w:rsidR="00B709C4" w:rsidRPr="00A019AE">
        <w:t xml:space="preserve"> that can be </w:t>
      </w:r>
      <w:r w:rsidR="00D2783B" w:rsidRPr="00A019AE">
        <w:t>controlled</w:t>
      </w:r>
      <w:r w:rsidR="006F5D16" w:rsidRPr="00A019AE">
        <w:t xml:space="preserve"> and </w:t>
      </w:r>
      <w:r w:rsidR="00B709C4" w:rsidRPr="00A019AE">
        <w:t>analyzed separately</w:t>
      </w:r>
      <w:r w:rsidR="00307602" w:rsidRPr="00A019AE">
        <w:fldChar w:fldCharType="begin">
          <w:fldData xml:space="preserve">PEVuZE5vdGU+PENpdGU+PEF1dGhvcj5BemltPC9BdXRob3I+PFllYXI+MjAxNDwvWWVhcj48UmVj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</w:fldData>
        </w:fldChar>
      </w:r>
      <w:r w:rsidR="00332706" w:rsidRPr="00A019AE">
        <w:instrText xml:space="preserve"> ADDIN EN.CITE </w:instrText>
      </w:r>
      <w:r w:rsidR="00332706" w:rsidRPr="00A019AE">
        <w:fldChar w:fldCharType="begin">
          <w:fldData xml:space="preserve">PEVuZE5vdGU+PENpdGU+PEF1dGhvcj5BemltPC9BdXRob3I+PFllYXI+MjAxNDwvWWVhcj48UmVj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</w:fldData>
        </w:fldChar>
      </w:r>
      <w:r w:rsidR="00332706" w:rsidRPr="00A019AE">
        <w:instrText xml:space="preserve"> ADDIN EN.CITE.DATA </w:instrText>
      </w:r>
      <w:r w:rsidR="00332706" w:rsidRPr="00A019AE">
        <w:fldChar w:fldCharType="end"/>
      </w:r>
      <w:r w:rsidR="00307602" w:rsidRPr="00A019AE">
        <w:fldChar w:fldCharType="separate"/>
      </w:r>
      <w:r w:rsidR="00332706" w:rsidRPr="00A019AE">
        <w:rPr>
          <w:noProof/>
          <w:vertAlign w:val="superscript"/>
        </w:rPr>
        <w:t>7,13,23</w:t>
      </w:r>
      <w:r w:rsidR="00307602" w:rsidRPr="00A019AE">
        <w:fldChar w:fldCharType="end"/>
      </w:r>
      <w:r w:rsidR="00B709C4" w:rsidRPr="00A019AE">
        <w:t xml:space="preserve">. </w:t>
      </w:r>
      <w:r w:rsidR="00BB5099" w:rsidRPr="00A019AE">
        <w:t>This</w:t>
      </w:r>
      <w:r w:rsidR="00C6378D" w:rsidRPr="00A019AE">
        <w:t xml:space="preserve"> feature allow</w:t>
      </w:r>
      <w:r w:rsidR="00BB5099" w:rsidRPr="00A019AE">
        <w:t>s</w:t>
      </w:r>
      <w:r w:rsidR="00C6378D" w:rsidRPr="00A019AE">
        <w:t xml:space="preserve"> to study</w:t>
      </w:r>
      <w:r w:rsidR="005632E6" w:rsidRPr="00A019AE">
        <w:t xml:space="preserve"> </w:t>
      </w:r>
      <w:r w:rsidR="00C6378D" w:rsidRPr="00A019AE">
        <w:t xml:space="preserve">the </w:t>
      </w:r>
      <w:r w:rsidR="009015EB" w:rsidRPr="00A019AE">
        <w:t>contribution</w:t>
      </w:r>
      <w:r w:rsidR="00C6378D" w:rsidRPr="00A019AE">
        <w:t xml:space="preserve"> of </w:t>
      </w:r>
      <w:r w:rsidR="00035ED2" w:rsidRPr="00A019AE">
        <w:t>specific</w:t>
      </w:r>
      <w:r w:rsidR="00C6378D" w:rsidRPr="00A019AE">
        <w:t xml:space="preserve"> neuronal subpopulations </w:t>
      </w:r>
      <w:r w:rsidR="009A3C6C" w:rsidRPr="00A019AE">
        <w:t>at</w:t>
      </w:r>
      <w:r w:rsidR="00C6378D" w:rsidRPr="00A019AE">
        <w:t xml:space="preserve"> </w:t>
      </w:r>
      <w:r w:rsidR="00035ED2" w:rsidRPr="00A019AE">
        <w:t>different</w:t>
      </w:r>
      <w:r w:rsidR="00C6378D" w:rsidRPr="00A019AE">
        <w:t xml:space="preserve"> stages of </w:t>
      </w:r>
      <w:r w:rsidR="00BB5099" w:rsidRPr="00A019AE">
        <w:t xml:space="preserve">acquisition and </w:t>
      </w:r>
      <w:r w:rsidR="000260ED">
        <w:t>behavior performance</w:t>
      </w:r>
      <w:r w:rsidR="00BB5099" w:rsidRPr="00A019AE">
        <w:t xml:space="preserve"> and provides a platform for </w:t>
      </w:r>
      <w:r w:rsidR="001D1158" w:rsidRPr="00A019AE">
        <w:t>detailed</w:t>
      </w:r>
      <w:r w:rsidR="00BB5099" w:rsidRPr="00A019AE">
        <w:t xml:space="preserve"> studies of mo</w:t>
      </w:r>
      <w:r w:rsidR="005D72A5" w:rsidRPr="00A019AE">
        <w:t>tor systems</w:t>
      </w:r>
      <w:r w:rsidR="00DA2858" w:rsidRPr="00A019AE">
        <w:rPr>
          <w:vertAlign w:val="superscript"/>
        </w:rPr>
        <w:t>13,</w:t>
      </w:r>
      <w:r w:rsidR="00307602" w:rsidRPr="00A019AE">
        <w:fldChar w:fldCharType="begin">
          <w:fldData xml:space="preserve">PEVuZE5vdGU+PENpdGU+PEF1dGhvcj5Mb3Blei1IdWVydGE8L0F1dGhvcj48WWVhcj4yMDIxPC9Z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</w:fldData>
        </w:fldChar>
      </w:r>
      <w:r w:rsidR="00332706" w:rsidRPr="00A019AE">
        <w:instrText xml:space="preserve"> ADDIN EN.CITE </w:instrText>
      </w:r>
      <w:r w:rsidR="00332706" w:rsidRPr="00A019AE">
        <w:fldChar w:fldCharType="begin">
          <w:fldData xml:space="preserve">PEVuZE5vdGU+PENpdGU+PEF1dGhvcj5Mb3Blei1IdWVydGE8L0F1dGhvcj48WWVhcj4yMDIxPC9Z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</w:fldData>
        </w:fldChar>
      </w:r>
      <w:r w:rsidR="00332706" w:rsidRPr="00A019AE">
        <w:instrText xml:space="preserve"> ADDIN EN.CITE.DATA </w:instrText>
      </w:r>
      <w:r w:rsidR="00332706" w:rsidRPr="00A019AE">
        <w:fldChar w:fldCharType="end"/>
      </w:r>
      <w:r w:rsidR="00307602" w:rsidRPr="00A019AE">
        <w:fldChar w:fldCharType="separate"/>
      </w:r>
      <w:r w:rsidR="00332706" w:rsidRPr="00A019AE">
        <w:rPr>
          <w:noProof/>
          <w:vertAlign w:val="superscript"/>
        </w:rPr>
        <w:t>23,24</w:t>
      </w:r>
      <w:r w:rsidR="00307602" w:rsidRPr="00A019AE">
        <w:fldChar w:fldCharType="end"/>
      </w:r>
      <w:r w:rsidR="00C6378D" w:rsidRPr="00A019AE">
        <w:t>.</w:t>
      </w:r>
      <w:r w:rsidR="001D1158" w:rsidRPr="00A019AE">
        <w:t xml:space="preserve"> </w:t>
      </w:r>
      <w:r w:rsidR="00757B75" w:rsidRPr="00A019AE">
        <w:t>T</w:t>
      </w:r>
      <w:r w:rsidR="001D1158" w:rsidRPr="00A019AE">
        <w:t xml:space="preserve">he movement occurs in a </w:t>
      </w:r>
      <w:r w:rsidR="00D83ACE" w:rsidRPr="00A019AE">
        <w:t>couple of</w:t>
      </w:r>
      <w:r w:rsidR="001D1158" w:rsidRPr="00A019AE">
        <w:t xml:space="preserve"> seconds</w:t>
      </w:r>
      <w:r w:rsidR="005632E6" w:rsidRPr="00A019AE">
        <w:t>;</w:t>
      </w:r>
      <w:r w:rsidR="001D1158" w:rsidRPr="00A019AE">
        <w:t xml:space="preserve"> thus</w:t>
      </w:r>
      <w:r w:rsidR="005632E6" w:rsidRPr="00A019AE">
        <w:t>,</w:t>
      </w:r>
      <w:r w:rsidR="001D1158" w:rsidRPr="00A019AE">
        <w:t xml:space="preserve"> </w:t>
      </w:r>
      <w:r w:rsidR="009015EB" w:rsidRPr="00A019AE">
        <w:t>high-speed</w:t>
      </w:r>
      <w:r w:rsidR="001B06FD" w:rsidRPr="00A019AE">
        <w:t xml:space="preserve"> videography </w:t>
      </w:r>
      <w:r w:rsidR="001D1158" w:rsidRPr="00A019AE">
        <w:t>should be used</w:t>
      </w:r>
      <w:r w:rsidR="00ED40D5" w:rsidRPr="00A019AE">
        <w:t xml:space="preserve"> for</w:t>
      </w:r>
      <w:r w:rsidR="001B06FD" w:rsidRPr="00A019AE">
        <w:t xml:space="preserve"> kinematic analysis in dis</w:t>
      </w:r>
      <w:r w:rsidR="001D1158" w:rsidRPr="00A019AE">
        <w:t>tinct stages of the skilled motor trajectory</w:t>
      </w:r>
      <w:r w:rsidR="00307602" w:rsidRPr="00A019AE">
        <w:fldChar w:fldCharType="begin">
          <w:fldData xml:space="preserve">PEVuZE5vdGU+PENpdGU+PEF1dGhvcj5BemltPC9BdXRob3I+PFllYXI+MjAxNDwvWWVhcj48UmVj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</w:fldData>
        </w:fldChar>
      </w:r>
      <w:r w:rsidR="00332706" w:rsidRPr="00A019AE">
        <w:instrText xml:space="preserve"> ADDIN EN.CITE </w:instrText>
      </w:r>
      <w:r w:rsidR="00332706" w:rsidRPr="00A019AE">
        <w:fldChar w:fldCharType="begin">
          <w:fldData xml:space="preserve">PEVuZE5vdGU+PENpdGU+PEF1dGhvcj5BemltPC9BdXRob3I+PFllYXI+MjAxNDwvWWVhcj48UmVj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</w:fldData>
        </w:fldChar>
      </w:r>
      <w:r w:rsidR="00332706" w:rsidRPr="00A019AE">
        <w:instrText xml:space="preserve"> ADDIN EN.CITE.DATA </w:instrText>
      </w:r>
      <w:r w:rsidR="00332706" w:rsidRPr="00A019AE">
        <w:fldChar w:fldCharType="end"/>
      </w:r>
      <w:r w:rsidR="00307602" w:rsidRPr="00A019AE">
        <w:fldChar w:fldCharType="separate"/>
      </w:r>
      <w:r w:rsidR="00332706" w:rsidRPr="00A019AE">
        <w:rPr>
          <w:noProof/>
          <w:vertAlign w:val="superscript"/>
        </w:rPr>
        <w:t>7,25</w:t>
      </w:r>
      <w:r w:rsidR="00307602" w:rsidRPr="00A019AE">
        <w:fldChar w:fldCharType="end"/>
      </w:r>
      <w:r w:rsidR="001B06FD" w:rsidRPr="00A019AE">
        <w:t xml:space="preserve">. Several parameters can be extracted from </w:t>
      </w:r>
      <w:r w:rsidR="001D1158" w:rsidRPr="00A019AE">
        <w:t>the videos</w:t>
      </w:r>
      <w:r w:rsidR="005632E6" w:rsidRPr="00A019AE">
        <w:t>,</w:t>
      </w:r>
      <w:r w:rsidR="001D1158" w:rsidRPr="00A019AE">
        <w:t xml:space="preserve"> including</w:t>
      </w:r>
      <w:r w:rsidR="001B06FD" w:rsidRPr="00A019AE">
        <w:t xml:space="preserve"> body posture, trajectory, velocity</w:t>
      </w:r>
      <w:r w:rsidR="005632E6" w:rsidRPr="00A019AE">
        <w:t>,</w:t>
      </w:r>
      <w:r w:rsidR="001B06FD" w:rsidRPr="00A019AE">
        <w:t xml:space="preserve"> and type of errors</w:t>
      </w:r>
      <w:r w:rsidR="007C1003" w:rsidRPr="00A019AE">
        <w:fldChar w:fldCharType="begin"/>
      </w:r>
      <w:r w:rsidR="00332706" w:rsidRPr="00A019AE">
        <w:instrText xml:space="preserve"> ADDIN EN.CITE &lt;EndNote&gt;&lt;Cite&gt;&lt;Author&gt;Becker&lt;/Author&gt;&lt;Year&gt;2020&lt;/Year&gt;&lt;RecNum&gt;83&lt;/RecNum&gt;&lt;DisplayText&gt;&lt;style face="superscript"&gt;25&lt;/style&gt;&lt;/DisplayText&gt;&lt;record&gt;&lt;rec-number&gt;83&lt;/rec-number&gt;&lt;foreign-keys&gt;&lt;key app="EN" db-id="50sa99fz4fswdresvs7pa5p8vwws90a92taw" timestamp="1629394561"&gt;83&lt;/key&gt;&lt;/foreign-keys&gt;&lt;ref-type name="Journal Article"&gt;17&lt;/ref-type&gt;&lt;contributors&gt;&lt;authors&gt;&lt;author&gt;Matthew I. Becker&lt;/author&gt;&lt;author&gt;Dylan J. Calame&lt;/author&gt;&lt;author&gt;Julia Wrobel&lt;/author&gt;&lt;author&gt;Abigail L. Person&lt;/author&gt;&lt;/authors&gt;&lt;/contributors&gt;&lt;titles&gt;&lt;title&gt;Online control of reach accuracy in mice&lt;/title&gt;&lt;secondary-title&gt;Journal of Neurophysiology&lt;/secondary-title&gt;&lt;/titles&gt;&lt;periodical&gt;&lt;full-title&gt;Journal of Neurophysiology&lt;/full-title&gt;&lt;/periodical&gt;&lt;pages&gt;1637-1655&lt;/pages&gt;&lt;volume&gt;124&lt;/volume&gt;&lt;number&gt;6&lt;/number&gt;&lt;keywords&gt;&lt;keyword&gt;deceleration,kinematics,motor control,mouse,reach&lt;/keyword&gt;&lt;/keywords&gt;&lt;dates&gt;&lt;year&gt;2020&lt;/year&gt;&lt;/dates&gt;&lt;accession-num&gt;32997569&lt;/accession-num&gt;&lt;urls&gt;&lt;related-urls&gt;&lt;url&gt;https://journals.physiology.org/doi/abs/10.1152/jn.00324.2020&lt;/url&gt;&lt;/related-urls&gt;&lt;/urls&gt;&lt;electronic-resource-num&gt;10.1152/jn.00324.2020&lt;/electronic-resource-num&gt;&lt;/record&gt;&lt;/Cite&gt;&lt;/EndNote&gt;</w:instrText>
      </w:r>
      <w:r w:rsidR="007C1003" w:rsidRPr="00A019AE">
        <w:fldChar w:fldCharType="separate"/>
      </w:r>
      <w:r w:rsidR="00332706" w:rsidRPr="00A019AE">
        <w:rPr>
          <w:noProof/>
          <w:vertAlign w:val="superscript"/>
        </w:rPr>
        <w:t>25</w:t>
      </w:r>
      <w:r w:rsidR="007C1003" w:rsidRPr="00A019AE">
        <w:fldChar w:fldCharType="end"/>
      </w:r>
      <w:r w:rsidR="001B06FD" w:rsidRPr="00A019AE">
        <w:t xml:space="preserve">. </w:t>
      </w:r>
      <w:r w:rsidR="00885A80" w:rsidRPr="00A019AE">
        <w:t>Kinematic analysis can be used</w:t>
      </w:r>
      <w:r w:rsidR="001D1158" w:rsidRPr="00A019AE">
        <w:t xml:space="preserve"> to detect subtle changes during </w:t>
      </w:r>
      <w:r w:rsidR="00657AB5" w:rsidRPr="00A019AE">
        <w:t xml:space="preserve">wireless </w:t>
      </w:r>
      <w:r w:rsidR="001D1158" w:rsidRPr="00A019AE">
        <w:t>optogenetic</w:t>
      </w:r>
      <w:r w:rsidR="00657AB5" w:rsidRPr="00A019AE">
        <w:t xml:space="preserve"> </w:t>
      </w:r>
      <w:r w:rsidR="001D1158" w:rsidRPr="00A019AE">
        <w:t>manipulation</w:t>
      </w:r>
      <w:r w:rsidR="00307602" w:rsidRPr="00A019AE">
        <w:fldChar w:fldCharType="begin">
          <w:fldData xml:space="preserve">PEVuZE5vdGU+PENpdGU+PEF1dGhvcj5BemltPC9BdXRob3I+PFllYXI+MjAxNDwvWWVhcj48UmVj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</w:fldData>
        </w:fldChar>
      </w:r>
      <w:r w:rsidR="00332706" w:rsidRPr="00A019AE">
        <w:instrText xml:space="preserve"> ADDIN EN.CITE </w:instrText>
      </w:r>
      <w:r w:rsidR="00332706" w:rsidRPr="00A019AE">
        <w:fldChar w:fldCharType="begin">
          <w:fldData xml:space="preserve">PEVuZE5vdGU+PENpdGU+PEF1dGhvcj5BemltPC9BdXRob3I+PFllYXI+MjAxNDwvWWVhcj48UmVj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</w:fldData>
        </w:fldChar>
      </w:r>
      <w:r w:rsidR="00332706" w:rsidRPr="00A019AE">
        <w:instrText xml:space="preserve"> ADDIN EN.CITE.DATA </w:instrText>
      </w:r>
      <w:r w:rsidR="00332706" w:rsidRPr="00A019AE">
        <w:fldChar w:fldCharType="end"/>
      </w:r>
      <w:r w:rsidR="00307602" w:rsidRPr="00A019AE">
        <w:fldChar w:fldCharType="separate"/>
      </w:r>
      <w:r w:rsidR="00332706" w:rsidRPr="00A019AE">
        <w:rPr>
          <w:noProof/>
          <w:vertAlign w:val="superscript"/>
        </w:rPr>
        <w:t>7,23</w:t>
      </w:r>
      <w:r w:rsidR="00307602" w:rsidRPr="00A019AE">
        <w:fldChar w:fldCharType="end"/>
      </w:r>
      <w:r w:rsidR="001D1158" w:rsidRPr="00A019AE">
        <w:t xml:space="preserve">. </w:t>
      </w:r>
    </w:p>
    <w:p w14:paraId="266DC059" w14:textId="77777777" w:rsidR="005632E6" w:rsidRPr="00A019AE" w:rsidRDefault="005632E6" w:rsidP="00A019AE"/>
    <w:p w14:paraId="404C98E8" w14:textId="34055DB7" w:rsidR="00D2783B" w:rsidRPr="00A019AE" w:rsidRDefault="005632E6" w:rsidP="00A019AE">
      <w:r w:rsidRPr="00A019AE">
        <w:t xml:space="preserve">Using miniaturized light-emitting diodes (LEDs) to deliver light </w:t>
      </w:r>
      <w:r w:rsidRPr="00A019AE">
        <w:rPr>
          <w:i/>
          <w:iCs/>
        </w:rPr>
        <w:t>via</w:t>
      </w:r>
      <w:r w:rsidRPr="00A019AE">
        <w:t xml:space="preserve"> a wireless head-mounted system makes it</w:t>
      </w:r>
      <w:r w:rsidR="006763CA" w:rsidRPr="00A019AE">
        <w:t xml:space="preserve"> possible to have </w:t>
      </w:r>
      <w:r w:rsidR="00657AB5" w:rsidRPr="00A019AE">
        <w:t xml:space="preserve">remote </w:t>
      </w:r>
      <w:r w:rsidR="006763CA" w:rsidRPr="00A019AE">
        <w:t xml:space="preserve">optogenetic control while the animal </w:t>
      </w:r>
      <w:r w:rsidRPr="00A019AE">
        <w:t>performs</w:t>
      </w:r>
      <w:r w:rsidR="006763CA" w:rsidRPr="00A019AE">
        <w:t xml:space="preserve"> the task. </w:t>
      </w:r>
      <w:r w:rsidR="00EF02D7" w:rsidRPr="00A019AE">
        <w:t xml:space="preserve">The wireless optogenetic </w:t>
      </w:r>
      <w:r w:rsidR="006763CA" w:rsidRPr="00A019AE">
        <w:t xml:space="preserve">controller accepts </w:t>
      </w:r>
      <w:r w:rsidR="00EF02D7" w:rsidRPr="00A019AE">
        <w:t>single</w:t>
      </w:r>
      <w:r w:rsidR="00E342FE" w:rsidRPr="00A019AE">
        <w:t>-</w:t>
      </w:r>
      <w:r w:rsidR="00EF02D7" w:rsidRPr="00A019AE">
        <w:t xml:space="preserve">pulse or continuous </w:t>
      </w:r>
      <w:r w:rsidR="006763CA" w:rsidRPr="00A019AE">
        <w:t xml:space="preserve">trigger commands from a stimulator </w:t>
      </w:r>
      <w:r w:rsidR="00EF02D7" w:rsidRPr="00A019AE">
        <w:t xml:space="preserve">and sends </w:t>
      </w:r>
      <w:r w:rsidR="00B03A87" w:rsidRPr="00A019AE">
        <w:t xml:space="preserve">infrared (IR) </w:t>
      </w:r>
      <w:r w:rsidR="00EF02D7" w:rsidRPr="00A019AE">
        <w:t>signals to a receiver</w:t>
      </w:r>
      <w:r w:rsidR="006763CA" w:rsidRPr="00A019AE">
        <w:t xml:space="preserve"> </w:t>
      </w:r>
      <w:r w:rsidR="00B03A87" w:rsidRPr="00A019AE">
        <w:t>connected to the miniaturized LED</w:t>
      </w:r>
      <w:r w:rsidR="00307602" w:rsidRPr="00A019AE">
        <w:fldChar w:fldCharType="begin">
          <w:fldData xml:space="preserve">PEVuZE5vdGU+PENpdGU+PEF1dGhvcj5KYWlkYXI8L0F1dGhvcj48WWVhcj4yMDE5PC9ZZWFyPjxS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</w:fldData>
        </w:fldChar>
      </w:r>
      <w:r w:rsidR="00332706" w:rsidRPr="00A019AE">
        <w:instrText xml:space="preserve"> ADDIN EN.CITE </w:instrText>
      </w:r>
      <w:r w:rsidR="00332706" w:rsidRPr="00A019AE">
        <w:fldChar w:fldCharType="begin">
          <w:fldData xml:space="preserve">PEVuZE5vdGU+PENpdGU+PEF1dGhvcj5KYWlkYXI8L0F1dGhvcj48WWVhcj4yMDE5PC9ZZWFyPjxS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</w:fldData>
        </w:fldChar>
      </w:r>
      <w:r w:rsidR="00332706" w:rsidRPr="00A019AE">
        <w:instrText xml:space="preserve"> ADDIN EN.CITE.DATA </w:instrText>
      </w:r>
      <w:r w:rsidR="00332706" w:rsidRPr="00A019AE">
        <w:fldChar w:fldCharType="end"/>
      </w:r>
      <w:r w:rsidR="00307602" w:rsidRPr="00A019AE">
        <w:fldChar w:fldCharType="separate"/>
      </w:r>
      <w:r w:rsidR="00332706" w:rsidRPr="00A019AE">
        <w:rPr>
          <w:noProof/>
          <w:vertAlign w:val="superscript"/>
        </w:rPr>
        <w:t>23,26</w:t>
      </w:r>
      <w:r w:rsidR="00307602" w:rsidRPr="00A019AE">
        <w:fldChar w:fldCharType="end"/>
      </w:r>
      <w:r w:rsidR="006763CA" w:rsidRPr="00A019AE">
        <w:t>.</w:t>
      </w:r>
      <w:r w:rsidR="00D2783B" w:rsidRPr="00A019AE">
        <w:t xml:space="preserve"> The current protocol combines </w:t>
      </w:r>
      <w:r w:rsidR="00E26905" w:rsidRPr="00A019AE">
        <w:t>this</w:t>
      </w:r>
      <w:r w:rsidR="00D2783B" w:rsidRPr="00A019AE">
        <w:t xml:space="preserve"> wireless optogenetics approach with </w:t>
      </w:r>
      <w:r w:rsidR="00151975" w:rsidRPr="00A019AE">
        <w:t>high-speed videography of</w:t>
      </w:r>
      <w:r w:rsidR="00D2783B" w:rsidRPr="00A019AE">
        <w:t xml:space="preserve"> </w:t>
      </w:r>
      <w:r w:rsidR="00151975" w:rsidRPr="00A019AE">
        <w:t>a</w:t>
      </w:r>
      <w:r w:rsidR="00D2783B" w:rsidRPr="00A019AE">
        <w:t xml:space="preserve"> dexterity task to dissect the </w:t>
      </w:r>
      <w:r w:rsidR="00EF02D7" w:rsidRPr="00A019AE">
        <w:t>role</w:t>
      </w:r>
      <w:r w:rsidR="00D2783B" w:rsidRPr="00A019AE">
        <w:t xml:space="preserve"> of </w:t>
      </w:r>
      <w:r w:rsidR="007F3796" w:rsidRPr="00A019AE">
        <w:t>specific</w:t>
      </w:r>
      <w:r w:rsidR="00D2783B" w:rsidRPr="00A019AE">
        <w:t xml:space="preserve"> neuronal populations </w:t>
      </w:r>
      <w:r w:rsidR="00B03A87" w:rsidRPr="00A019AE">
        <w:t>during the performance of</w:t>
      </w:r>
      <w:r w:rsidR="00D2783B" w:rsidRPr="00A019AE">
        <w:t xml:space="preserve"> fine motor behavior</w:t>
      </w:r>
      <w:r w:rsidR="00307602" w:rsidRPr="00A019AE">
        <w:fldChar w:fldCharType="begin"/>
      </w:r>
      <w:r w:rsidR="00332706" w:rsidRPr="00A019AE">
        <w:instrText xml:space="preserve"> ADDIN EN.CITE &lt;EndNote&gt;&lt;Cite&gt;&lt;Author&gt;Lopez-Huerta&lt;/Author&gt;&lt;Year&gt;2021&lt;/Year&gt;&lt;RecNum&gt;75&lt;/RecNum&gt;&lt;DisplayText&gt;&lt;style face="superscript"&gt;23&lt;/style&gt;&lt;/DisplayText&gt;&lt;record&gt;&lt;rec-number&gt;75&lt;/rec-number&gt;&lt;foreign-keys&gt;&lt;key app="EN" db-id="50sa99fz4fswdresvs7pa5p8vwws90a92taw" timestamp="1625709226"&gt;75&lt;/key&gt;&lt;/foreign-keys&gt;&lt;ref-type name="Journal Article"&gt;17&lt;/ref-type&gt;&lt;contributors&gt;&lt;authors&gt;&lt;author&gt;Lopez-Huerta, Violeta G.&lt;/author&gt;&lt;author&gt;Denton, Jai A.&lt;/author&gt;&lt;author&gt;Nakano, Yoko&lt;/author&gt;&lt;author&gt;Jaidar, Omar&lt;/author&gt;&lt;author&gt;Garcia-Munoz, Marianela&lt;/author&gt;&lt;author&gt;Arbuthnott, Gordon W.&lt;/author&gt;&lt;/authors&gt;&lt;/contributors&gt;&lt;titles&gt;&lt;title&gt;Striatal bilateral control of skilled forelimb movement&lt;/title&gt;&lt;secondary-title&gt;Cell Reports&lt;/secondary-title&gt;&lt;/titles&gt;&lt;periodical&gt;&lt;full-title&gt;Cell Reports&lt;/full-title&gt;&lt;/periodical&gt;&lt;pages&gt;108651&lt;/pages&gt;&lt;volume&gt;34&lt;/volume&gt;&lt;number&gt;3&lt;/number&gt;&lt;keywords&gt;&lt;keyword&gt;striatum&lt;/keyword&gt;&lt;keyword&gt;reach to grasp&lt;/keyword&gt;&lt;keyword&gt;optogenetics&lt;/keyword&gt;&lt;keyword&gt;plasticity&lt;/keyword&gt;&lt;keyword&gt;motor learning&lt;/keyword&gt;&lt;keyword&gt;basal ganglia&lt;/keyword&gt;&lt;keyword&gt;indirect pathway&lt;/keyword&gt;&lt;keyword&gt;direct pathway&lt;/keyword&gt;&lt;keyword&gt;reciprocal collateral inhibition&lt;/keyword&gt;&lt;keyword&gt;forelimb kinematics&lt;/keyword&gt;&lt;/keywords&gt;&lt;dates&gt;&lt;year&gt;2021&lt;/year&gt;&lt;pub-dates&gt;&lt;date&gt;2021/01/19/&lt;/date&gt;&lt;/pub-dates&gt;&lt;/dates&gt;&lt;isbn&gt;2211-1247&lt;/isbn&gt;&lt;urls&gt;&lt;related-urls&gt;&lt;url&gt;https://www.sciencedirect.com/science/article/pii/S2211124720316405&lt;/url&gt;&lt;/related-urls&gt;&lt;/urls&gt;&lt;electronic-resource-num&gt;https://doi.org/10.1016/j.celrep.2020.108651&lt;/electronic-resource-num&gt;&lt;/record&gt;&lt;/Cite&gt;&lt;/EndNote&gt;</w:instrText>
      </w:r>
      <w:r w:rsidR="00307602" w:rsidRPr="00A019AE">
        <w:fldChar w:fldCharType="separate"/>
      </w:r>
      <w:r w:rsidR="00332706" w:rsidRPr="00A019AE">
        <w:rPr>
          <w:noProof/>
          <w:vertAlign w:val="superscript"/>
        </w:rPr>
        <w:t>23</w:t>
      </w:r>
      <w:r w:rsidR="00307602" w:rsidRPr="00A019AE">
        <w:fldChar w:fldCharType="end"/>
      </w:r>
      <w:r w:rsidR="00D2783B" w:rsidRPr="00A019AE">
        <w:t xml:space="preserve">. </w:t>
      </w:r>
      <w:r w:rsidR="006763CA" w:rsidRPr="00A019AE">
        <w:t>Since it is a unimanual task</w:t>
      </w:r>
      <w:r w:rsidR="007D6D9C" w:rsidRPr="00A019AE">
        <w:t>,</w:t>
      </w:r>
      <w:r w:rsidR="006763CA" w:rsidRPr="00A019AE">
        <w:t xml:space="preserve"> </w:t>
      </w:r>
      <w:r w:rsidR="007F3796" w:rsidRPr="00A019AE">
        <w:t>it</w:t>
      </w:r>
      <w:r w:rsidR="006763CA" w:rsidRPr="00A019AE">
        <w:t xml:space="preserve"> allows for assess</w:t>
      </w:r>
      <w:r w:rsidR="00B7241B" w:rsidRPr="00A019AE">
        <w:t>ing</w:t>
      </w:r>
      <w:r w:rsidR="006763CA" w:rsidRPr="00A019AE">
        <w:t xml:space="preserve"> the participation of structures in both hemispheres. Traditionally</w:t>
      </w:r>
      <w:r w:rsidR="00B7241B" w:rsidRPr="00A019AE">
        <w:t>, the brain controls the body movement in a highly asymmetric manner; however, high dexterity tasks require careful coordination and control from many brain structures,</w:t>
      </w:r>
      <w:r w:rsidR="006763CA" w:rsidRPr="00A019AE">
        <w:t xml:space="preserve"> including ipsilateral nuclei and </w:t>
      </w:r>
      <w:r w:rsidR="007F3796" w:rsidRPr="00A019AE">
        <w:t>differential contribution of neuronal</w:t>
      </w:r>
      <w:r w:rsidR="006763CA" w:rsidRPr="00A019AE">
        <w:t xml:space="preserve"> subpopulation</w:t>
      </w:r>
      <w:r w:rsidR="007F3796" w:rsidRPr="00A019AE">
        <w:t>s</w:t>
      </w:r>
      <w:r w:rsidR="006763CA" w:rsidRPr="00A019AE">
        <w:t xml:space="preserve"> within </w:t>
      </w:r>
      <w:r w:rsidR="00E26905" w:rsidRPr="00A019AE">
        <w:t>nuclei</w:t>
      </w:r>
      <w:r w:rsidR="00A62714" w:rsidRPr="00A019AE">
        <w:fldChar w:fldCharType="begin">
          <w:fldData xml:space="preserve">PEVuZE5vdGU+PENpdGU+PEF1dGhvcj5Mb3Blei1IdWVydGE8L0F1dGhvcj48WWVhcj4yMDIxPC9Z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==
</w:fldData>
        </w:fldChar>
      </w:r>
      <w:r w:rsidR="00332706" w:rsidRPr="00A019AE">
        <w:instrText xml:space="preserve"> ADDIN EN.CITE </w:instrText>
      </w:r>
      <w:r w:rsidR="00332706" w:rsidRPr="00A019AE">
        <w:fldChar w:fldCharType="begin">
          <w:fldData xml:space="preserve">PEVuZE5vdGU+PENpdGU+PEF1dGhvcj5Mb3Blei1IdWVydGE8L0F1dGhvcj48WWVhcj4yMDIxPC9Z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==
</w:fldData>
        </w:fldChar>
      </w:r>
      <w:r w:rsidR="00332706" w:rsidRPr="00A019AE">
        <w:instrText xml:space="preserve"> ADDIN EN.CITE.DATA </w:instrText>
      </w:r>
      <w:r w:rsidR="00332706" w:rsidRPr="00A019AE">
        <w:fldChar w:fldCharType="end"/>
      </w:r>
      <w:r w:rsidR="00A62714" w:rsidRPr="00A019AE">
        <w:fldChar w:fldCharType="separate"/>
      </w:r>
      <w:r w:rsidR="00332706" w:rsidRPr="00A019AE">
        <w:rPr>
          <w:noProof/>
          <w:vertAlign w:val="superscript"/>
        </w:rPr>
        <w:t>10,20-23</w:t>
      </w:r>
      <w:r w:rsidR="00A62714" w:rsidRPr="00A019AE">
        <w:fldChar w:fldCharType="end"/>
      </w:r>
      <w:r w:rsidR="006763CA" w:rsidRPr="00A019AE">
        <w:t xml:space="preserve">. </w:t>
      </w:r>
      <w:r w:rsidR="007F3796" w:rsidRPr="00A019AE">
        <w:t>This protocol shows</w:t>
      </w:r>
      <w:r w:rsidR="001B5376" w:rsidRPr="00A019AE">
        <w:t xml:space="preserve"> that</w:t>
      </w:r>
      <w:r w:rsidR="006763CA" w:rsidRPr="00A019AE">
        <w:t xml:space="preserve"> subcortical </w:t>
      </w:r>
      <w:r w:rsidR="001B5376" w:rsidRPr="00A019AE">
        <w:t>structures from both hemispheres control the trajectory of the forelimb</w:t>
      </w:r>
      <w:r w:rsidR="00A62714" w:rsidRPr="00A019AE">
        <w:fldChar w:fldCharType="begin"/>
      </w:r>
      <w:r w:rsidR="00332706" w:rsidRPr="00A019AE">
        <w:instrText xml:space="preserve"> ADDIN EN.CITE &lt;EndNote&gt;&lt;Cite&gt;&lt;Author&gt;Lopez-Huerta&lt;/Author&gt;&lt;Year&gt;2021&lt;/Year&gt;&lt;RecNum&gt;75&lt;/RecNum&gt;&lt;DisplayText&gt;&lt;style face="superscript"&gt;23&lt;/style&gt;&lt;/DisplayText&gt;&lt;record&gt;&lt;rec-number&gt;75&lt;/rec-number&gt;&lt;foreign-keys&gt;&lt;key app="EN" db-id="50sa99fz4fswdresvs7pa5p8vwws90a92taw" timestamp="1625709226"&gt;75&lt;/key&gt;&lt;/foreign-keys&gt;&lt;ref-type name="Journal Article"&gt;17&lt;/ref-type&gt;&lt;contributors&gt;&lt;authors&gt;&lt;author&gt;Lopez-Huerta, Violeta G.&lt;/author&gt;&lt;author&gt;Denton, Jai A.&lt;/author&gt;&lt;author&gt;Nakano, Yoko&lt;/author&gt;&lt;author&gt;Jaidar, Omar&lt;/author&gt;&lt;author&gt;Garcia-Munoz, Marianela&lt;/author&gt;&lt;author&gt;Arbuthnott, Gordon W.&lt;/author&gt;&lt;/authors&gt;&lt;/contributors&gt;&lt;titles&gt;&lt;title&gt;Striatal bilateral control of skilled forelimb movement&lt;/title&gt;&lt;secondary-title&gt;Cell Reports&lt;/secondary-title&gt;&lt;/titles&gt;&lt;periodical&gt;&lt;full-title&gt;Cell Reports&lt;/full-title&gt;&lt;/periodical&gt;&lt;pages&gt;108651&lt;/pages&gt;&lt;volume&gt;34&lt;/volume&gt;&lt;number&gt;3&lt;/number&gt;&lt;keywords&gt;&lt;keyword&gt;striatum&lt;/keyword&gt;&lt;keyword&gt;reach to grasp&lt;/keyword&gt;&lt;keyword&gt;optogenetics&lt;/keyword&gt;&lt;keyword&gt;plasticity&lt;/keyword&gt;&lt;keyword&gt;motor learning&lt;/keyword&gt;&lt;keyword&gt;basal ganglia&lt;/keyword&gt;&lt;keyword&gt;indirect pathway&lt;/keyword&gt;&lt;keyword&gt;direct pathway&lt;/keyword&gt;&lt;keyword&gt;reciprocal collateral inhibition&lt;/keyword&gt;&lt;keyword&gt;forelimb kinematics&lt;/keyword&gt;&lt;/keywords&gt;&lt;dates&gt;&lt;year&gt;2021&lt;/year&gt;&lt;pub-dates&gt;&lt;date&gt;2021/01/19/&lt;/date&gt;&lt;/pub-dates&gt;&lt;/dates&gt;&lt;isbn&gt;2211-1247&lt;/isbn&gt;&lt;urls&gt;&lt;related-urls&gt;&lt;url&gt;https://www.sciencedirect.com/science/article/pii/S2211124720316405&lt;/url&gt;&lt;/related-urls&gt;&lt;/urls&gt;&lt;electronic-resource-num&gt;https://doi.org/10.1016/j.celrep.2020.108651&lt;/electronic-resource-num&gt;&lt;/record&gt;&lt;/Cite&gt;&lt;/EndNote&gt;</w:instrText>
      </w:r>
      <w:r w:rsidR="00A62714" w:rsidRPr="00A019AE">
        <w:fldChar w:fldCharType="separate"/>
      </w:r>
      <w:r w:rsidR="00332706" w:rsidRPr="00A019AE">
        <w:rPr>
          <w:noProof/>
          <w:vertAlign w:val="superscript"/>
        </w:rPr>
        <w:t>23</w:t>
      </w:r>
      <w:r w:rsidR="00A62714" w:rsidRPr="00A019AE">
        <w:fldChar w:fldCharType="end"/>
      </w:r>
      <w:r w:rsidR="001B5376" w:rsidRPr="00A019AE">
        <w:t xml:space="preserve">. </w:t>
      </w:r>
      <w:r w:rsidR="00151975" w:rsidRPr="00A019AE">
        <w:t xml:space="preserve"> This </w:t>
      </w:r>
      <w:r w:rsidR="007F3796" w:rsidRPr="00A019AE">
        <w:t>paradigm</w:t>
      </w:r>
      <w:r w:rsidR="00151975" w:rsidRPr="00A019AE">
        <w:t xml:space="preserve"> can be suitable to study other brain regions and models of brain disease. </w:t>
      </w:r>
    </w:p>
    <w:p w14:paraId="32B1C9E4" w14:textId="26E2F04F" w:rsidR="00AC0DB0" w:rsidRPr="00A019AE" w:rsidRDefault="00AC0DB0" w:rsidP="00A019AE"/>
    <w:p w14:paraId="32A92E82" w14:textId="12248EEF" w:rsidR="006E4797" w:rsidRPr="00A019AE" w:rsidRDefault="00551D82" w:rsidP="00A019AE">
      <w:pPr>
        <w:rPr>
          <w:color w:val="808080"/>
        </w:rPr>
      </w:pPr>
      <w:r w:rsidRPr="00A019AE">
        <w:rPr>
          <w:b/>
        </w:rPr>
        <w:t>PROTOCOL:</w:t>
      </w:r>
    </w:p>
    <w:p w14:paraId="0F90B91D" w14:textId="4099297B" w:rsidR="00334050" w:rsidRPr="00A019AE" w:rsidRDefault="000E63DF" w:rsidP="00A019AE">
      <w:pPr>
        <w:pBdr>
          <w:top w:val="nil"/>
          <w:left w:val="nil"/>
          <w:bottom w:val="nil"/>
          <w:right w:val="nil"/>
          <w:between w:val="nil"/>
        </w:pBdr>
      </w:pPr>
      <w:r w:rsidRPr="00A019AE">
        <w:t>The</w:t>
      </w:r>
      <w:r w:rsidR="00334050" w:rsidRPr="00A019AE">
        <w:t xml:space="preserve"> procedures involving animal use </w:t>
      </w:r>
      <w:r w:rsidRPr="00A019AE">
        <w:t>were</w:t>
      </w:r>
      <w:r w:rsidR="00334050" w:rsidRPr="00A019AE">
        <w:t xml:space="preserve"> conducted </w:t>
      </w:r>
      <w:r w:rsidR="000F3FB4">
        <w:t>following</w:t>
      </w:r>
      <w:r w:rsidR="00334050" w:rsidRPr="00A019AE">
        <w:t xml:space="preserve"> local and national guidelines and approved by the corresponding Institutional Animal Care and Use Committee</w:t>
      </w:r>
      <w:r w:rsidR="00E342FE" w:rsidRPr="00A019AE">
        <w:t xml:space="preserve"> (</w:t>
      </w:r>
      <w:r w:rsidR="00BF2C89" w:rsidRPr="00A019AE">
        <w:t>In</w:t>
      </w:r>
      <w:r w:rsidR="000F3FB4">
        <w:t>s</w:t>
      </w:r>
      <w:r w:rsidR="00BF2C89" w:rsidRPr="00A019AE">
        <w:t xml:space="preserve">titute of Cellular Physiology IACUC </w:t>
      </w:r>
      <w:r w:rsidR="00E342FE" w:rsidRPr="00A019AE">
        <w:t>protocol VLH151-19)</w:t>
      </w:r>
      <w:r w:rsidR="00334050" w:rsidRPr="00A019AE">
        <w:t xml:space="preserve">. </w:t>
      </w:r>
      <w:r w:rsidR="00EA2453" w:rsidRPr="00A019AE">
        <w:t>Drd1-Cre transgenic male mice</w:t>
      </w:r>
      <w:r w:rsidR="00BF2C89" w:rsidRPr="00A019AE">
        <w:fldChar w:fldCharType="begin"/>
      </w:r>
      <w:r w:rsidR="00BF2C89" w:rsidRPr="00A019AE">
        <w:instrText xml:space="preserve"> ADDIN EN.CITE &lt;EndNote&gt;&lt;Cite&gt;&lt;Author&gt;Gong&lt;/Author&gt;&lt;RecNum&gt;87&lt;/RecNum&gt;&lt;DisplayText&gt;&lt;style face="superscript"&gt;27&lt;/style&gt;&lt;/DisplayText&gt;&lt;record&gt;&lt;rec-number&gt;87&lt;/rec-number&gt;&lt;foreign-keys&gt;&lt;key app="EN" db-id="50sa99fz4fswdresvs7pa5p8vwws90a92taw" timestamp="1632867995"&gt;87&lt;/key&gt;&lt;/foreign-keys&gt;&lt;ref-type name="Journal Article"&gt;17&lt;/ref-type&gt;&lt;contributors&gt;&lt;authors&gt;&lt;author&gt;Gong, S.&lt;/author&gt;&lt;author&gt;Doughty M Fau - Harbaugh, Carroll R.&lt;/author&gt;&lt;author&gt;Harbaugh Cr Fau - Cummins, Alexander&lt;/author&gt;&lt;author&gt;Cummins A Fau - Hatten, Mary E.&lt;/author&gt;&lt;author&gt;Hatten Me Fau - Heintz, Nathaniel&lt;/author&gt;&lt;author&gt;Heintz N Fau - Gerfen, Charles R.&lt;/author&gt;&lt;author&gt;Gerfen, C. R.&lt;/author&gt;&lt;/authors&gt;&lt;translated-authors&gt;&lt;author&gt;J. Neurosci&lt;/author&gt;&lt;/translated-authors&gt;&lt;/contributors&gt;&lt;auth-address&gt;Gene Expression Nervous System Atlas Project, Howard Hughes Medical Institute, The Rockefeller University, New York, New York 10021, USA. FAU - Doughty, Martin&lt;/auth-address&gt;&lt;titles&gt;&lt;title&gt;Targeting Cre recombinase to specific neuron populations with bacterial artificial chromosome constructs&lt;/title&gt;&lt;/titles&gt;&lt;number&gt;1529-2401 (Electronic)&lt;/number&gt;&lt;dates&gt;&lt;/dates&gt;&lt;urls&gt;&lt;/urls&gt;&lt;remote-database-provider&gt;2007 Sep 12&lt;/remote-database-provider&gt;&lt;research-notes&gt;EC 2.7.7.- (Cre recombinase)&amp;#xD;EC 2.7.7.- (Integrases)&lt;/research-notes&gt;&lt;language&gt;eng&lt;/language&gt;&lt;/record&gt;&lt;/Cite&gt;&lt;/EndNote&gt;</w:instrText>
      </w:r>
      <w:r w:rsidR="00BF2C89" w:rsidRPr="00A019AE">
        <w:fldChar w:fldCharType="separate"/>
      </w:r>
      <w:r w:rsidR="00BF2C89" w:rsidRPr="00A019AE">
        <w:rPr>
          <w:noProof/>
          <w:vertAlign w:val="superscript"/>
        </w:rPr>
        <w:t>27</w:t>
      </w:r>
      <w:r w:rsidR="00BF2C89" w:rsidRPr="00A019AE">
        <w:fldChar w:fldCharType="end"/>
      </w:r>
      <w:r w:rsidR="00FB44D7">
        <w:t>,</w:t>
      </w:r>
      <w:r w:rsidR="00EA2453" w:rsidRPr="00A019AE">
        <w:t xml:space="preserve"> 35-40 days postnatal with C57BL/6 background were used in the current protocol</w:t>
      </w:r>
      <w:r w:rsidR="00E97240" w:rsidRPr="00A019AE">
        <w:t>. Mice were kept under the following conditions: temperature 22</w:t>
      </w:r>
      <w:r w:rsidR="002931B2" w:rsidRPr="00A019AE">
        <w:t>±</w:t>
      </w:r>
      <w:r w:rsidR="00E97240" w:rsidRPr="00A019AE">
        <w:t>1</w:t>
      </w:r>
      <w:r w:rsidR="002931B2" w:rsidRPr="00A019AE">
        <w:t xml:space="preserve"> °</w:t>
      </w:r>
      <w:r w:rsidR="00E97240" w:rsidRPr="00A019AE">
        <w:t>C; humidity 55%; light schedule 12/12 h with lights off at 7 p.m. and were weaned at postnatal day 21. Weaned pups were housed in same-sex groups of 2–</w:t>
      </w:r>
      <w:r w:rsidR="007C1003" w:rsidRPr="00A019AE">
        <w:t>5</w:t>
      </w:r>
      <w:r w:rsidR="00E97240" w:rsidRPr="00A019AE">
        <w:t xml:space="preserve">. </w:t>
      </w:r>
      <w:r w:rsidR="00E97240" w:rsidRPr="00A019AE">
        <w:lastRenderedPageBreak/>
        <w:t xml:space="preserve">Standard rodent pellets and water were provided </w:t>
      </w:r>
      <w:r w:rsidR="00E97240" w:rsidRPr="00A019AE">
        <w:rPr>
          <w:i/>
        </w:rPr>
        <w:t>ad libitum</w:t>
      </w:r>
      <w:r w:rsidR="00E97240" w:rsidRPr="00A019AE">
        <w:t xml:space="preserve">, except when noted.  </w:t>
      </w:r>
    </w:p>
    <w:p w14:paraId="47F32B0B" w14:textId="77777777" w:rsidR="00E97240" w:rsidRPr="00A019AE" w:rsidRDefault="00E97240" w:rsidP="00A019AE">
      <w:pPr>
        <w:pBdr>
          <w:top w:val="nil"/>
          <w:left w:val="nil"/>
          <w:bottom w:val="nil"/>
          <w:right w:val="nil"/>
          <w:between w:val="nil"/>
        </w:pBdr>
      </w:pPr>
    </w:p>
    <w:p w14:paraId="3E1A45CF" w14:textId="535BE601" w:rsidR="00334050" w:rsidRPr="00A019AE" w:rsidRDefault="005D5478" w:rsidP="00A019AE">
      <w:pPr>
        <w:pStyle w:val="ListParagraph"/>
        <w:numPr>
          <w:ilvl w:val="0"/>
          <w:numId w:val="13"/>
        </w:numPr>
        <w:pBdr>
          <w:top w:val="nil"/>
          <w:left w:val="nil"/>
          <w:bottom w:val="nil"/>
          <w:right w:val="nil"/>
          <w:between w:val="nil"/>
        </w:pBdr>
        <w:ind w:left="0" w:firstLine="0"/>
        <w:rPr>
          <w:b/>
        </w:rPr>
      </w:pPr>
      <w:r w:rsidRPr="00A019AE">
        <w:rPr>
          <w:b/>
        </w:rPr>
        <w:t>Surgical procedures</w:t>
      </w:r>
    </w:p>
    <w:p w14:paraId="522C0F2A" w14:textId="77777777" w:rsidR="00243F4A" w:rsidRPr="00A019AE" w:rsidRDefault="00243F4A" w:rsidP="00A019AE">
      <w:pPr>
        <w:pStyle w:val="ListParagraph"/>
        <w:pBdr>
          <w:top w:val="nil"/>
          <w:left w:val="nil"/>
          <w:bottom w:val="nil"/>
          <w:right w:val="nil"/>
          <w:between w:val="nil"/>
        </w:pBdr>
        <w:ind w:left="0"/>
        <w:rPr>
          <w:b/>
        </w:rPr>
      </w:pPr>
    </w:p>
    <w:p w14:paraId="08169943" w14:textId="1D1D7CA1" w:rsidR="000D3AB6" w:rsidRPr="00A019AE" w:rsidRDefault="00243F4A" w:rsidP="00A019AE">
      <w:pPr>
        <w:pStyle w:val="ListParagraph"/>
        <w:numPr>
          <w:ilvl w:val="1"/>
          <w:numId w:val="20"/>
        </w:numPr>
        <w:pBdr>
          <w:top w:val="nil"/>
          <w:left w:val="nil"/>
          <w:bottom w:val="nil"/>
          <w:right w:val="nil"/>
          <w:between w:val="nil"/>
        </w:pBdr>
        <w:ind w:left="0" w:firstLine="0"/>
      </w:pPr>
      <w:r w:rsidRPr="00A019AE">
        <w:rPr>
          <w:highlight w:val="yellow"/>
        </w:rPr>
        <w:t xml:space="preserve">Prepare an </w:t>
      </w:r>
      <w:r w:rsidR="00DD5917" w:rsidRPr="00A019AE">
        <w:rPr>
          <w:highlight w:val="yellow"/>
        </w:rPr>
        <w:t>LED cannula</w:t>
      </w:r>
      <w:r w:rsidRPr="00A019AE">
        <w:rPr>
          <w:highlight w:val="yellow"/>
        </w:rPr>
        <w:t xml:space="preserve"> at </w:t>
      </w:r>
      <w:r w:rsidR="00E30635" w:rsidRPr="00A019AE">
        <w:rPr>
          <w:highlight w:val="yellow"/>
        </w:rPr>
        <w:t>the</w:t>
      </w:r>
      <w:r w:rsidRPr="00A019AE">
        <w:rPr>
          <w:highlight w:val="yellow"/>
        </w:rPr>
        <w:t xml:space="preserve"> desired length according to the dorsoventral coordinates of the structure of interest (ideally 0.5 mm longer to account for the thickness of the skull</w:t>
      </w:r>
      <w:r w:rsidR="00E67E73" w:rsidRPr="00A019AE">
        <w:rPr>
          <w:highlight w:val="yellow"/>
        </w:rPr>
        <w:t>, for the dorsolateral striatum 3.5 mm</w:t>
      </w:r>
      <w:r w:rsidRPr="00A019AE">
        <w:rPr>
          <w:highlight w:val="yellow"/>
        </w:rPr>
        <w:t xml:space="preserve">) </w:t>
      </w:r>
      <w:r w:rsidRPr="00A019AE">
        <w:rPr>
          <w:b/>
          <w:highlight w:val="yellow"/>
        </w:rPr>
        <w:t>(Figure 1)</w:t>
      </w:r>
      <w:r w:rsidRPr="00A019AE">
        <w:rPr>
          <w:highlight w:val="yellow"/>
        </w:rPr>
        <w:t xml:space="preserve">. </w:t>
      </w:r>
    </w:p>
    <w:p w14:paraId="4BD187B9" w14:textId="77777777" w:rsidR="000D3AB6" w:rsidRPr="00A019AE" w:rsidRDefault="000D3AB6" w:rsidP="00A019AE">
      <w:pPr>
        <w:pStyle w:val="ListParagraph"/>
        <w:pBdr>
          <w:top w:val="nil"/>
          <w:left w:val="nil"/>
          <w:bottom w:val="nil"/>
          <w:right w:val="nil"/>
          <w:between w:val="nil"/>
        </w:pBdr>
        <w:ind w:left="0"/>
      </w:pPr>
    </w:p>
    <w:p w14:paraId="6B6CE86F" w14:textId="3C734B7C" w:rsidR="00110419" w:rsidRPr="00A019AE" w:rsidRDefault="00243F4A" w:rsidP="00A019AE">
      <w:pPr>
        <w:pStyle w:val="ListParagraph"/>
        <w:numPr>
          <w:ilvl w:val="2"/>
          <w:numId w:val="20"/>
        </w:numPr>
        <w:pBdr>
          <w:top w:val="nil"/>
          <w:left w:val="nil"/>
          <w:bottom w:val="nil"/>
          <w:right w:val="nil"/>
          <w:between w:val="nil"/>
        </w:pBdr>
        <w:ind w:left="0" w:firstLine="0"/>
      </w:pPr>
      <w:r w:rsidRPr="00A019AE">
        <w:rPr>
          <w:highlight w:val="yellow"/>
        </w:rPr>
        <w:t>Cut the glass fiber to a length longer than the final desire</w:t>
      </w:r>
      <w:r w:rsidR="000D3AB6" w:rsidRPr="00A019AE">
        <w:rPr>
          <w:highlight w:val="yellow"/>
        </w:rPr>
        <w:t>d</w:t>
      </w:r>
      <w:r w:rsidRPr="00A019AE">
        <w:rPr>
          <w:highlight w:val="yellow"/>
        </w:rPr>
        <w:t xml:space="preserve"> size, grind the fiber tip to the target length with rough sandpaper, </w:t>
      </w:r>
      <w:r w:rsidR="002F37EE">
        <w:rPr>
          <w:highlight w:val="yellow"/>
        </w:rPr>
        <w:t xml:space="preserve">and </w:t>
      </w:r>
      <w:r w:rsidRPr="00A019AE">
        <w:rPr>
          <w:highlight w:val="yellow"/>
        </w:rPr>
        <w:t>finally, polish the fiber tip with fine sandpaper.</w:t>
      </w:r>
    </w:p>
    <w:p w14:paraId="207D2F51" w14:textId="77777777" w:rsidR="00110419" w:rsidRPr="00A019AE" w:rsidRDefault="00110419" w:rsidP="00A019AE">
      <w:pPr>
        <w:pStyle w:val="ListParagraph"/>
        <w:pBdr>
          <w:top w:val="nil"/>
          <w:left w:val="nil"/>
          <w:bottom w:val="nil"/>
          <w:right w:val="nil"/>
          <w:between w:val="nil"/>
        </w:pBdr>
        <w:ind w:left="0"/>
      </w:pPr>
    </w:p>
    <w:p w14:paraId="35DFA6E5" w14:textId="5786B92B" w:rsidR="00243F4A" w:rsidRPr="00A019AE" w:rsidRDefault="00110419" w:rsidP="00A019AE">
      <w:pPr>
        <w:pStyle w:val="ListParagraph"/>
        <w:pBdr>
          <w:top w:val="nil"/>
          <w:left w:val="nil"/>
          <w:bottom w:val="nil"/>
          <w:right w:val="nil"/>
          <w:between w:val="nil"/>
        </w:pBdr>
        <w:ind w:left="0"/>
      </w:pPr>
      <w:r w:rsidRPr="00A019AE">
        <w:t>NOTE: LED cannula</w:t>
      </w:r>
      <w:r w:rsidR="00243F4A" w:rsidRPr="00A019AE">
        <w:t xml:space="preserve"> </w:t>
      </w:r>
      <w:r w:rsidRPr="00A019AE">
        <w:t>is a glass optical fiber of 250 µm diameter attached to an infrared receiver</w:t>
      </w:r>
      <w:r w:rsidR="00082BB9" w:rsidRPr="00A019AE">
        <w:t xml:space="preserve"> (see </w:t>
      </w:r>
      <w:r w:rsidR="00082BB9" w:rsidRPr="00A019AE">
        <w:rPr>
          <w:b/>
          <w:bCs/>
        </w:rPr>
        <w:t>Table of Materials</w:t>
      </w:r>
      <w:r w:rsidR="00082BB9" w:rsidRPr="00A019AE">
        <w:t>)</w:t>
      </w:r>
      <w:r w:rsidR="000D3AB6" w:rsidRPr="00A019AE">
        <w:t>.</w:t>
      </w:r>
    </w:p>
    <w:p w14:paraId="31847C03" w14:textId="77777777" w:rsidR="002D6DA7" w:rsidRPr="00A019AE" w:rsidRDefault="002D6DA7" w:rsidP="00A019AE">
      <w:pPr>
        <w:pStyle w:val="ListParagraph"/>
        <w:pBdr>
          <w:top w:val="nil"/>
          <w:left w:val="nil"/>
          <w:bottom w:val="nil"/>
          <w:right w:val="nil"/>
          <w:between w:val="nil"/>
        </w:pBdr>
        <w:ind w:left="0"/>
      </w:pPr>
    </w:p>
    <w:p w14:paraId="5DD202AF" w14:textId="435FB767" w:rsidR="00EA4B20" w:rsidRPr="00A019AE" w:rsidRDefault="00EA4B20" w:rsidP="00A019AE">
      <w:pPr>
        <w:pStyle w:val="ListParagraph"/>
        <w:numPr>
          <w:ilvl w:val="1"/>
          <w:numId w:val="20"/>
        </w:numPr>
        <w:pBdr>
          <w:top w:val="nil"/>
          <w:left w:val="nil"/>
          <w:bottom w:val="nil"/>
          <w:right w:val="nil"/>
          <w:between w:val="nil"/>
        </w:pBdr>
        <w:ind w:left="0" w:firstLine="0"/>
      </w:pPr>
      <w:r w:rsidRPr="00A019AE">
        <w:t xml:space="preserve">Pull </w:t>
      </w:r>
      <w:r w:rsidR="000F59DE" w:rsidRPr="00A019AE">
        <w:t>glass pipettes</w:t>
      </w:r>
      <w:r w:rsidRPr="00A019AE">
        <w:t xml:space="preserve"> (1.14 mm outer diameter, </w:t>
      </w:r>
      <w:r w:rsidR="00AE58C7" w:rsidRPr="00A019AE">
        <w:t xml:space="preserve">0.53 mm inner diameter, and </w:t>
      </w:r>
      <w:r w:rsidRPr="00A019AE">
        <w:t>3.5 in length) for the nano-injector</w:t>
      </w:r>
      <w:r w:rsidR="000F59DE" w:rsidRPr="00A019AE">
        <w:t xml:space="preserve"> with a horizontal puller</w:t>
      </w:r>
      <w:r w:rsidRPr="00A019AE">
        <w:t xml:space="preserve"> </w:t>
      </w:r>
      <w:r w:rsidR="00FB5E5C" w:rsidRPr="00A019AE">
        <w:t xml:space="preserve">(see </w:t>
      </w:r>
      <w:r w:rsidR="00FB5E5C" w:rsidRPr="00A019AE">
        <w:rPr>
          <w:b/>
          <w:bCs/>
        </w:rPr>
        <w:t>Table of Materials</w:t>
      </w:r>
      <w:r w:rsidR="00FB5E5C" w:rsidRPr="00A019AE">
        <w:t xml:space="preserve">) </w:t>
      </w:r>
      <w:r w:rsidRPr="00A019AE">
        <w:t xml:space="preserve">and store </w:t>
      </w:r>
      <w:r w:rsidR="00085113" w:rsidRPr="00A019AE">
        <w:t xml:space="preserve">them </w:t>
      </w:r>
      <w:r w:rsidRPr="00A019AE">
        <w:t xml:space="preserve">for later. </w:t>
      </w:r>
      <w:r w:rsidR="008D10F6" w:rsidRPr="00A019AE">
        <w:t xml:space="preserve">Program the puller in one loop to </w:t>
      </w:r>
      <w:r w:rsidR="000F59DE" w:rsidRPr="00A019AE">
        <w:t xml:space="preserve">get a 15–20 µm tip diameter </w:t>
      </w:r>
      <w:r w:rsidR="008D10F6" w:rsidRPr="00A019AE">
        <w:t>with a l</w:t>
      </w:r>
      <w:r w:rsidR="007C1003" w:rsidRPr="00A019AE">
        <w:t>ong gradual slope taper (4-5 mm)</w:t>
      </w:r>
      <w:r w:rsidR="008D10F6" w:rsidRPr="00A019AE">
        <w:t xml:space="preserve">.  </w:t>
      </w:r>
    </w:p>
    <w:p w14:paraId="72E78CAE" w14:textId="77777777" w:rsidR="002D6DA7" w:rsidRPr="00A019AE" w:rsidRDefault="002D6DA7" w:rsidP="00A019AE">
      <w:pPr>
        <w:pStyle w:val="ListParagraph"/>
        <w:pBdr>
          <w:top w:val="nil"/>
          <w:left w:val="nil"/>
          <w:bottom w:val="nil"/>
          <w:right w:val="nil"/>
          <w:between w:val="nil"/>
        </w:pBdr>
        <w:ind w:left="0"/>
      </w:pPr>
    </w:p>
    <w:p w14:paraId="0E6169FA" w14:textId="70128B28" w:rsidR="00243F4A" w:rsidRPr="00A019AE" w:rsidRDefault="00EF02D7" w:rsidP="00A019AE">
      <w:pPr>
        <w:pStyle w:val="ListParagraph"/>
        <w:numPr>
          <w:ilvl w:val="1"/>
          <w:numId w:val="20"/>
        </w:numPr>
        <w:pBdr>
          <w:top w:val="nil"/>
          <w:left w:val="nil"/>
          <w:bottom w:val="nil"/>
          <w:right w:val="nil"/>
          <w:between w:val="nil"/>
        </w:pBdr>
        <w:ind w:left="0" w:firstLine="0"/>
      </w:pPr>
      <w:r w:rsidRPr="00A019AE">
        <w:t xml:space="preserve">Prepare the surgery area </w:t>
      </w:r>
      <w:r w:rsidR="00243F4A" w:rsidRPr="00A019AE">
        <w:t>by thoroughly disinfecting the stereotaxic apparatus,</w:t>
      </w:r>
      <w:r w:rsidR="00E77287" w:rsidRPr="00A019AE">
        <w:t xml:space="preserve"> </w:t>
      </w:r>
      <w:r w:rsidR="00243F4A" w:rsidRPr="00A019AE">
        <w:t xml:space="preserve">hood, </w:t>
      </w:r>
      <w:r w:rsidR="00CD775A" w:rsidRPr="00A019AE">
        <w:t>micro-injector</w:t>
      </w:r>
      <w:r w:rsidR="00E77287" w:rsidRPr="00A019AE">
        <w:t xml:space="preserve"> (see </w:t>
      </w:r>
      <w:r w:rsidR="00E77287" w:rsidRPr="00A019AE">
        <w:rPr>
          <w:b/>
          <w:bCs/>
        </w:rPr>
        <w:t>Table of Materials</w:t>
      </w:r>
      <w:r w:rsidR="00E77287" w:rsidRPr="00A019AE">
        <w:t>)</w:t>
      </w:r>
      <w:r w:rsidR="00E949C4" w:rsidRPr="00A019AE">
        <w:t>, and</w:t>
      </w:r>
      <w:r w:rsidR="00243F4A" w:rsidRPr="00A019AE">
        <w:t xml:space="preserve"> surrounding surfaces with 70% ethanol.  </w:t>
      </w:r>
    </w:p>
    <w:p w14:paraId="7114E930" w14:textId="77777777" w:rsidR="002D6DA7" w:rsidRPr="00A019AE" w:rsidRDefault="002D6DA7" w:rsidP="00A019AE">
      <w:pPr>
        <w:pStyle w:val="ListParagraph"/>
        <w:pBdr>
          <w:top w:val="nil"/>
          <w:left w:val="nil"/>
          <w:bottom w:val="nil"/>
          <w:right w:val="nil"/>
          <w:between w:val="nil"/>
        </w:pBdr>
        <w:ind w:left="0"/>
      </w:pPr>
    </w:p>
    <w:p w14:paraId="525484D3" w14:textId="4CE901E8" w:rsidR="000D1FD9" w:rsidRPr="00A019AE" w:rsidRDefault="00C428B8" w:rsidP="00A019AE">
      <w:pPr>
        <w:pStyle w:val="ListParagraph"/>
        <w:pBdr>
          <w:top w:val="nil"/>
          <w:left w:val="nil"/>
          <w:bottom w:val="nil"/>
          <w:right w:val="nil"/>
          <w:between w:val="nil"/>
        </w:pBdr>
        <w:ind w:left="0"/>
      </w:pPr>
      <w:r w:rsidRPr="00A019AE">
        <w:t xml:space="preserve">NOTE: </w:t>
      </w:r>
      <w:r w:rsidR="000D1FD9" w:rsidRPr="00A019AE">
        <w:t xml:space="preserve">A </w:t>
      </w:r>
      <w:r w:rsidR="00E949C4" w:rsidRPr="00A019AE">
        <w:t xml:space="preserve">mouse stereotaxic apparatus is essential to inject </w:t>
      </w:r>
      <w:r w:rsidR="00F004D8" w:rsidRPr="00A019AE">
        <w:t>Adeno Associated Virus (</w:t>
      </w:r>
      <w:r w:rsidR="00E949C4" w:rsidRPr="00A019AE">
        <w:t>AAVs</w:t>
      </w:r>
      <w:r w:rsidR="00F004D8" w:rsidRPr="00A019AE">
        <w:t>)</w:t>
      </w:r>
      <w:r w:rsidR="00E949C4" w:rsidRPr="00A019AE">
        <w:t xml:space="preserve"> precisely</w:t>
      </w:r>
      <w:r w:rsidR="000D1FD9" w:rsidRPr="00A019AE">
        <w:t xml:space="preserve"> and place the LED cannula in the region of interest. </w:t>
      </w:r>
    </w:p>
    <w:p w14:paraId="7D282378" w14:textId="77777777" w:rsidR="002D6DA7" w:rsidRPr="00A019AE" w:rsidRDefault="002D6DA7" w:rsidP="00A019AE">
      <w:pPr>
        <w:pStyle w:val="ListParagraph"/>
        <w:pBdr>
          <w:top w:val="nil"/>
          <w:left w:val="nil"/>
          <w:bottom w:val="nil"/>
          <w:right w:val="nil"/>
          <w:between w:val="nil"/>
        </w:pBdr>
        <w:ind w:left="0"/>
        <w:rPr>
          <w:highlight w:val="yellow"/>
        </w:rPr>
      </w:pPr>
    </w:p>
    <w:p w14:paraId="10F4D97D" w14:textId="1C68CCBD" w:rsidR="00334050" w:rsidRPr="00A019AE" w:rsidRDefault="00243F4A" w:rsidP="00A019AE">
      <w:pPr>
        <w:pStyle w:val="ListParagraph"/>
        <w:numPr>
          <w:ilvl w:val="1"/>
          <w:numId w:val="20"/>
        </w:numPr>
        <w:pBdr>
          <w:top w:val="nil"/>
          <w:left w:val="nil"/>
          <w:bottom w:val="nil"/>
          <w:right w:val="nil"/>
          <w:between w:val="nil"/>
        </w:pBdr>
        <w:ind w:left="0" w:firstLine="0"/>
      </w:pPr>
      <w:r w:rsidRPr="00A019AE">
        <w:t>W</w:t>
      </w:r>
      <w:r w:rsidR="00EF02D7" w:rsidRPr="00A019AE">
        <w:t>ear the appropriate personal protective equipment for the procedure</w:t>
      </w:r>
      <w:r w:rsidR="00E526AC" w:rsidRPr="00A019AE">
        <w:t>,</w:t>
      </w:r>
      <w:r w:rsidRPr="00A019AE">
        <w:t xml:space="preserve"> including </w:t>
      </w:r>
      <w:r w:rsidR="00E526AC" w:rsidRPr="00A019AE">
        <w:t xml:space="preserve">a </w:t>
      </w:r>
      <w:r w:rsidRPr="00A019AE">
        <w:t>clean lab coat</w:t>
      </w:r>
      <w:r w:rsidR="00E67E73" w:rsidRPr="00A019AE">
        <w:t xml:space="preserve"> or disposable surgical gown</w:t>
      </w:r>
      <w:r w:rsidRPr="00A019AE">
        <w:t xml:space="preserve">, sterile gloves, </w:t>
      </w:r>
      <w:r w:rsidR="00F428C8" w:rsidRPr="00A019AE">
        <w:t>face mask</w:t>
      </w:r>
      <w:r w:rsidR="00E526AC" w:rsidRPr="00A019AE">
        <w:t>,</w:t>
      </w:r>
      <w:r w:rsidR="00F428C8" w:rsidRPr="00A019AE">
        <w:t xml:space="preserve"> </w:t>
      </w:r>
      <w:r w:rsidRPr="00A019AE">
        <w:t>and disposable head cap</w:t>
      </w:r>
      <w:r w:rsidR="00EF02D7" w:rsidRPr="00A019AE">
        <w:t xml:space="preserve">. </w:t>
      </w:r>
    </w:p>
    <w:p w14:paraId="5AAEB4A6" w14:textId="77777777" w:rsidR="002D6DA7" w:rsidRPr="00A019AE" w:rsidRDefault="002D6DA7" w:rsidP="00A019AE">
      <w:pPr>
        <w:pStyle w:val="ListParagraph"/>
        <w:pBdr>
          <w:top w:val="nil"/>
          <w:left w:val="nil"/>
          <w:bottom w:val="nil"/>
          <w:right w:val="nil"/>
          <w:between w:val="nil"/>
        </w:pBdr>
        <w:ind w:left="0"/>
        <w:rPr>
          <w:color w:val="0070C0"/>
        </w:rPr>
      </w:pPr>
    </w:p>
    <w:p w14:paraId="76625B92" w14:textId="6550EA0E" w:rsidR="00243F4A" w:rsidRPr="00A019AE" w:rsidRDefault="00243F4A" w:rsidP="00A019AE">
      <w:pPr>
        <w:pStyle w:val="ListParagraph"/>
        <w:numPr>
          <w:ilvl w:val="1"/>
          <w:numId w:val="20"/>
        </w:numPr>
        <w:pBdr>
          <w:top w:val="nil"/>
          <w:left w:val="nil"/>
          <w:bottom w:val="nil"/>
          <w:right w:val="nil"/>
          <w:between w:val="nil"/>
        </w:pBdr>
        <w:ind w:left="0" w:firstLine="0"/>
      </w:pPr>
      <w:r w:rsidRPr="00A019AE">
        <w:t xml:space="preserve">Place the </w:t>
      </w:r>
      <w:r w:rsidR="006A63A0" w:rsidRPr="00A019AE">
        <w:t xml:space="preserve">necessary </w:t>
      </w:r>
      <w:r w:rsidRPr="00A019AE">
        <w:t>equipment close to the surgery area</w:t>
      </w:r>
      <w:r w:rsidR="006A63A0" w:rsidRPr="00A019AE">
        <w:t>,</w:t>
      </w:r>
      <w:r w:rsidRPr="00A019AE">
        <w:t xml:space="preserve"> such as sterile surgical tools, cotton tips, solutions, micropipette, pipette tips, capillaries, micro-fill with mineral oil</w:t>
      </w:r>
      <w:r w:rsidR="006A63A0" w:rsidRPr="00A019AE">
        <w:t>,</w:t>
      </w:r>
      <w:r w:rsidRPr="00A019AE">
        <w:t xml:space="preserve"> and marker.</w:t>
      </w:r>
    </w:p>
    <w:p w14:paraId="72F42BED" w14:textId="77777777" w:rsidR="002D6DA7" w:rsidRPr="00A019AE" w:rsidRDefault="002D6DA7" w:rsidP="00A019AE">
      <w:pPr>
        <w:pBdr>
          <w:top w:val="nil"/>
          <w:left w:val="nil"/>
          <w:bottom w:val="nil"/>
          <w:right w:val="nil"/>
          <w:between w:val="nil"/>
        </w:pBdr>
      </w:pPr>
    </w:p>
    <w:p w14:paraId="3B7F6F5C" w14:textId="13AC25BA" w:rsidR="00CD775A" w:rsidRPr="00A019AE" w:rsidRDefault="00CD775A"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 xml:space="preserve">Fill a </w:t>
      </w:r>
      <w:r w:rsidR="000F59DE" w:rsidRPr="00A019AE">
        <w:rPr>
          <w:highlight w:val="yellow"/>
        </w:rPr>
        <w:t>pipette</w:t>
      </w:r>
      <w:r w:rsidRPr="00A019AE">
        <w:rPr>
          <w:highlight w:val="yellow"/>
        </w:rPr>
        <w:t xml:space="preserve"> for microinjections with mineral oil and place it in the micro-injector. </w:t>
      </w:r>
      <w:r w:rsidR="00F428C8" w:rsidRPr="00A019AE">
        <w:rPr>
          <w:highlight w:val="yellow"/>
        </w:rPr>
        <w:t xml:space="preserve">Make sure that the micro-injector is working </w:t>
      </w:r>
      <w:r w:rsidR="00463AA3" w:rsidRPr="00A019AE">
        <w:rPr>
          <w:highlight w:val="yellow"/>
        </w:rPr>
        <w:t>correct</w:t>
      </w:r>
      <w:r w:rsidR="00F428C8" w:rsidRPr="00A019AE">
        <w:rPr>
          <w:highlight w:val="yellow"/>
        </w:rPr>
        <w:t>ly</w:t>
      </w:r>
      <w:r w:rsidR="00AE58C7" w:rsidRPr="00A019AE">
        <w:rPr>
          <w:highlight w:val="yellow"/>
        </w:rPr>
        <w:t xml:space="preserve"> by ejecting some mineral oil</w:t>
      </w:r>
      <w:r w:rsidR="00F428C8" w:rsidRPr="00A019AE">
        <w:rPr>
          <w:highlight w:val="yellow"/>
        </w:rPr>
        <w:t xml:space="preserve">. </w:t>
      </w:r>
    </w:p>
    <w:p w14:paraId="1A7B3E7C" w14:textId="77777777" w:rsidR="002D6DA7" w:rsidRPr="00A019AE" w:rsidRDefault="002D6DA7" w:rsidP="00A019AE">
      <w:pPr>
        <w:pStyle w:val="ListParagraph"/>
        <w:pBdr>
          <w:top w:val="nil"/>
          <w:left w:val="nil"/>
          <w:bottom w:val="nil"/>
          <w:right w:val="nil"/>
          <w:between w:val="nil"/>
        </w:pBdr>
        <w:ind w:left="0"/>
        <w:rPr>
          <w:highlight w:val="yellow"/>
        </w:rPr>
      </w:pPr>
    </w:p>
    <w:p w14:paraId="0BCC0738" w14:textId="77777777" w:rsidR="00297ADD" w:rsidRPr="00A019AE" w:rsidRDefault="00334050" w:rsidP="00A019AE">
      <w:pPr>
        <w:pStyle w:val="ListParagraph"/>
        <w:numPr>
          <w:ilvl w:val="1"/>
          <w:numId w:val="20"/>
        </w:numPr>
        <w:pBdr>
          <w:top w:val="nil"/>
          <w:left w:val="nil"/>
          <w:bottom w:val="nil"/>
          <w:right w:val="nil"/>
          <w:between w:val="nil"/>
        </w:pBdr>
        <w:ind w:left="0" w:firstLine="0"/>
      </w:pPr>
      <w:r w:rsidRPr="00A019AE">
        <w:t xml:space="preserve">Anesthetize </w:t>
      </w:r>
      <w:r w:rsidR="001056CB" w:rsidRPr="00A019AE">
        <w:t>animals</w:t>
      </w:r>
      <w:r w:rsidRPr="00A019AE">
        <w:t xml:space="preserve"> with </w:t>
      </w:r>
      <w:r w:rsidR="001056CB" w:rsidRPr="00A019AE">
        <w:t xml:space="preserve">gaseous </w:t>
      </w:r>
      <w:r w:rsidRPr="00A019AE">
        <w:t xml:space="preserve">isoflurane </w:t>
      </w:r>
      <w:r w:rsidR="00656090" w:rsidRPr="00A019AE">
        <w:t>4-5</w:t>
      </w:r>
      <w:r w:rsidRPr="00A019AE">
        <w:t>%</w:t>
      </w:r>
      <w:r w:rsidR="00AE58C7" w:rsidRPr="00A019AE">
        <w:t xml:space="preserve"> to induce anesthesia and 1.2</w:t>
      </w:r>
      <w:r w:rsidR="00656090" w:rsidRPr="00A019AE">
        <w:t>% throughout the surgery with 0.5-1 L/min pure oxygen</w:t>
      </w:r>
      <w:r w:rsidRPr="00A019AE">
        <w:t xml:space="preserve">. </w:t>
      </w:r>
      <w:r w:rsidR="007515CA" w:rsidRPr="00A019AE">
        <w:t>The s</w:t>
      </w:r>
      <w:r w:rsidR="001056CB" w:rsidRPr="00A019AE">
        <w:t xml:space="preserve">urgery begins only after the animal has reached a point of deep anesthesia, assessed by the absence of paw withdrawal after a slight pinch. </w:t>
      </w:r>
    </w:p>
    <w:p w14:paraId="34926272" w14:textId="77777777" w:rsidR="00297ADD" w:rsidRPr="00A019AE" w:rsidRDefault="00297ADD" w:rsidP="00A019AE">
      <w:pPr>
        <w:pStyle w:val="ListParagraph"/>
        <w:ind w:left="0"/>
        <w:rPr>
          <w:highlight w:val="yellow"/>
        </w:rPr>
      </w:pPr>
    </w:p>
    <w:p w14:paraId="1C48483C" w14:textId="38A778A4" w:rsidR="00334050" w:rsidRPr="00A019AE" w:rsidRDefault="007515CA" w:rsidP="00A019AE">
      <w:pPr>
        <w:pStyle w:val="ListParagraph"/>
        <w:numPr>
          <w:ilvl w:val="2"/>
          <w:numId w:val="20"/>
        </w:numPr>
        <w:pBdr>
          <w:top w:val="nil"/>
          <w:left w:val="nil"/>
          <w:bottom w:val="nil"/>
          <w:right w:val="nil"/>
          <w:between w:val="nil"/>
        </w:pBdr>
        <w:ind w:left="0" w:firstLine="0"/>
      </w:pPr>
      <w:r w:rsidRPr="00A019AE">
        <w:t>Continuously monitor the b</w:t>
      </w:r>
      <w:r w:rsidR="001056CB" w:rsidRPr="00A019AE">
        <w:t xml:space="preserve">reathing rate and temperature of the animal. </w:t>
      </w:r>
      <w:r w:rsidRPr="00A019AE">
        <w:t>Maintain the b</w:t>
      </w:r>
      <w:r w:rsidR="001056CB" w:rsidRPr="00A019AE">
        <w:t xml:space="preserve">ody temperature by a heating </w:t>
      </w:r>
      <w:r w:rsidR="006C3A52" w:rsidRPr="00A019AE">
        <w:t>pad</w:t>
      </w:r>
      <w:r w:rsidR="00BE0CAB" w:rsidRPr="00A019AE">
        <w:t xml:space="preserve"> </w:t>
      </w:r>
      <w:r w:rsidR="00151975" w:rsidRPr="00A019AE">
        <w:t xml:space="preserve">set </w:t>
      </w:r>
      <w:r w:rsidR="00BE0CAB" w:rsidRPr="00A019AE">
        <w:t>at 34</w:t>
      </w:r>
      <w:r w:rsidRPr="00A019AE">
        <w:t xml:space="preserve"> </w:t>
      </w:r>
      <w:r w:rsidR="00BE0CAB" w:rsidRPr="00A019AE">
        <w:t>°C</w:t>
      </w:r>
      <w:r w:rsidR="001056CB" w:rsidRPr="00A019AE">
        <w:t xml:space="preserve">. </w:t>
      </w:r>
    </w:p>
    <w:p w14:paraId="47D0C83B" w14:textId="77777777" w:rsidR="002D6DA7" w:rsidRPr="00A019AE" w:rsidRDefault="002D6DA7" w:rsidP="00A019AE">
      <w:pPr>
        <w:pStyle w:val="ListParagraph"/>
        <w:pBdr>
          <w:top w:val="nil"/>
          <w:left w:val="nil"/>
          <w:bottom w:val="nil"/>
          <w:right w:val="nil"/>
          <w:between w:val="nil"/>
        </w:pBdr>
        <w:ind w:left="0"/>
        <w:rPr>
          <w:highlight w:val="yellow"/>
        </w:rPr>
      </w:pPr>
    </w:p>
    <w:p w14:paraId="1C07E5A3" w14:textId="2941373B" w:rsidR="00334050" w:rsidRPr="00A019AE" w:rsidRDefault="00151975"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 xml:space="preserve">Apply </w:t>
      </w:r>
      <w:r w:rsidR="00D32346" w:rsidRPr="00A019AE">
        <w:rPr>
          <w:highlight w:val="yellow"/>
        </w:rPr>
        <w:t xml:space="preserve">an </w:t>
      </w:r>
      <w:r w:rsidRPr="00A019AE">
        <w:rPr>
          <w:highlight w:val="yellow"/>
        </w:rPr>
        <w:t>ophthalmic ointment. Remove hair</w:t>
      </w:r>
      <w:r w:rsidR="00334050" w:rsidRPr="00A019AE">
        <w:rPr>
          <w:highlight w:val="yellow"/>
        </w:rPr>
        <w:t xml:space="preserve"> </w:t>
      </w:r>
      <w:r w:rsidRPr="00A019AE">
        <w:rPr>
          <w:highlight w:val="yellow"/>
        </w:rPr>
        <w:t>from the</w:t>
      </w:r>
      <w:r w:rsidR="00334050" w:rsidRPr="00A019AE">
        <w:rPr>
          <w:highlight w:val="yellow"/>
        </w:rPr>
        <w:t xml:space="preserve"> scalp with a </w:t>
      </w:r>
      <w:r w:rsidRPr="00A019AE">
        <w:rPr>
          <w:highlight w:val="yellow"/>
        </w:rPr>
        <w:t xml:space="preserve">trimer and hair removal </w:t>
      </w:r>
      <w:r w:rsidRPr="00A019AE">
        <w:rPr>
          <w:highlight w:val="yellow"/>
        </w:rPr>
        <w:lastRenderedPageBreak/>
        <w:t>cream</w:t>
      </w:r>
      <w:r w:rsidR="00334050" w:rsidRPr="00A019AE">
        <w:rPr>
          <w:highlight w:val="yellow"/>
        </w:rPr>
        <w:t>. Wipe the scalp with</w:t>
      </w:r>
      <w:r w:rsidR="00F004D8" w:rsidRPr="00A019AE">
        <w:rPr>
          <w:highlight w:val="yellow"/>
        </w:rPr>
        <w:t xml:space="preserve"> cotton swabs </w:t>
      </w:r>
      <w:r w:rsidR="005A04D5" w:rsidRPr="00A019AE">
        <w:rPr>
          <w:highlight w:val="yellow"/>
        </w:rPr>
        <w:t xml:space="preserve">having 8% </w:t>
      </w:r>
      <w:r w:rsidR="00334050" w:rsidRPr="00A019AE">
        <w:rPr>
          <w:highlight w:val="yellow"/>
        </w:rPr>
        <w:t xml:space="preserve">povidone-iodine </w:t>
      </w:r>
      <w:r w:rsidR="00D32346" w:rsidRPr="00A019AE">
        <w:rPr>
          <w:highlight w:val="yellow"/>
        </w:rPr>
        <w:t xml:space="preserve">(see </w:t>
      </w:r>
      <w:r w:rsidR="00D32346" w:rsidRPr="00A019AE">
        <w:rPr>
          <w:b/>
          <w:bCs/>
          <w:highlight w:val="yellow"/>
        </w:rPr>
        <w:t>Table of Materials</w:t>
      </w:r>
      <w:r w:rsidR="00D32346" w:rsidRPr="00A019AE">
        <w:rPr>
          <w:highlight w:val="yellow"/>
        </w:rPr>
        <w:t xml:space="preserve">) </w:t>
      </w:r>
      <w:r w:rsidR="00334050" w:rsidRPr="00A019AE">
        <w:rPr>
          <w:highlight w:val="yellow"/>
        </w:rPr>
        <w:t xml:space="preserve">and </w:t>
      </w:r>
      <w:r w:rsidR="005A04D5" w:rsidRPr="00A019AE">
        <w:rPr>
          <w:highlight w:val="yellow"/>
        </w:rPr>
        <w:t xml:space="preserve">70% </w:t>
      </w:r>
      <w:r w:rsidR="00334050" w:rsidRPr="00A019AE">
        <w:rPr>
          <w:highlight w:val="yellow"/>
        </w:rPr>
        <w:t>ethanol alternated three times each.</w:t>
      </w:r>
    </w:p>
    <w:p w14:paraId="224641F2" w14:textId="77777777" w:rsidR="002D6DA7" w:rsidRPr="00A019AE" w:rsidRDefault="002D6DA7" w:rsidP="00A019AE">
      <w:pPr>
        <w:pStyle w:val="ListParagraph"/>
        <w:pBdr>
          <w:top w:val="nil"/>
          <w:left w:val="nil"/>
          <w:bottom w:val="nil"/>
          <w:right w:val="nil"/>
          <w:between w:val="nil"/>
        </w:pBdr>
        <w:ind w:left="0"/>
        <w:rPr>
          <w:highlight w:val="yellow"/>
        </w:rPr>
      </w:pPr>
    </w:p>
    <w:p w14:paraId="76016EC3" w14:textId="7B78F84C" w:rsidR="00334050" w:rsidRPr="00A019AE" w:rsidRDefault="00334050"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Place the mouse in the stereotaxic apparatus and secure</w:t>
      </w:r>
      <w:r w:rsidR="00D55EED" w:rsidRPr="00A019AE">
        <w:rPr>
          <w:highlight w:val="yellow"/>
        </w:rPr>
        <w:t xml:space="preserve"> the head</w:t>
      </w:r>
      <w:r w:rsidRPr="00A019AE">
        <w:rPr>
          <w:highlight w:val="yellow"/>
        </w:rPr>
        <w:t>, ensuring that the skull is leveled</w:t>
      </w:r>
      <w:r w:rsidR="00E67E73" w:rsidRPr="00A019AE">
        <w:rPr>
          <w:highlight w:val="yellow"/>
        </w:rPr>
        <w:t xml:space="preserve"> in the mediolateral and anterio</w:t>
      </w:r>
      <w:r w:rsidR="00352134">
        <w:rPr>
          <w:highlight w:val="yellow"/>
        </w:rPr>
        <w:t>r</w:t>
      </w:r>
      <w:r w:rsidR="00E67E73" w:rsidRPr="00A019AE">
        <w:rPr>
          <w:highlight w:val="yellow"/>
        </w:rPr>
        <w:t>-posterior axes</w:t>
      </w:r>
      <w:r w:rsidRPr="00A019AE">
        <w:rPr>
          <w:highlight w:val="yellow"/>
        </w:rPr>
        <w:t>.</w:t>
      </w:r>
      <w:r w:rsidR="000D1FD9" w:rsidRPr="00A019AE">
        <w:rPr>
          <w:highlight w:val="yellow"/>
        </w:rPr>
        <w:t xml:space="preserve"> </w:t>
      </w:r>
    </w:p>
    <w:p w14:paraId="721BF9C1" w14:textId="77777777" w:rsidR="002D6DA7" w:rsidRPr="00A019AE" w:rsidRDefault="002D6DA7" w:rsidP="00A019AE">
      <w:pPr>
        <w:pStyle w:val="ListParagraph"/>
        <w:pBdr>
          <w:top w:val="nil"/>
          <w:left w:val="nil"/>
          <w:bottom w:val="nil"/>
          <w:right w:val="nil"/>
          <w:between w:val="nil"/>
        </w:pBdr>
        <w:ind w:left="0"/>
        <w:rPr>
          <w:highlight w:val="yellow"/>
        </w:rPr>
      </w:pPr>
    </w:p>
    <w:p w14:paraId="300312CC" w14:textId="4B688764" w:rsidR="00334050" w:rsidRPr="00A019AE" w:rsidRDefault="001056CB"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Make a</w:t>
      </w:r>
      <w:r w:rsidR="00334050" w:rsidRPr="00A019AE">
        <w:rPr>
          <w:highlight w:val="yellow"/>
        </w:rPr>
        <w:t xml:space="preserve"> </w:t>
      </w:r>
      <w:r w:rsidRPr="00A019AE">
        <w:rPr>
          <w:highlight w:val="yellow"/>
        </w:rPr>
        <w:t>1</w:t>
      </w:r>
      <w:r w:rsidR="00BE0CAB" w:rsidRPr="00A019AE">
        <w:rPr>
          <w:highlight w:val="yellow"/>
        </w:rPr>
        <w:t xml:space="preserve"> </w:t>
      </w:r>
      <w:r w:rsidRPr="00A019AE">
        <w:rPr>
          <w:highlight w:val="yellow"/>
        </w:rPr>
        <w:t xml:space="preserve">cm </w:t>
      </w:r>
      <w:r w:rsidR="00334050" w:rsidRPr="00A019AE">
        <w:rPr>
          <w:highlight w:val="yellow"/>
        </w:rPr>
        <w:t xml:space="preserve">incision </w:t>
      </w:r>
      <w:r w:rsidR="007062B8" w:rsidRPr="00A019AE">
        <w:rPr>
          <w:highlight w:val="yellow"/>
        </w:rPr>
        <w:t xml:space="preserve">with a scalpel </w:t>
      </w:r>
      <w:r w:rsidRPr="00A019AE">
        <w:rPr>
          <w:highlight w:val="yellow"/>
        </w:rPr>
        <w:t>through the scalp at the level of the eyes along the sagittal axis</w:t>
      </w:r>
      <w:r w:rsidR="00334050" w:rsidRPr="00A019AE">
        <w:rPr>
          <w:highlight w:val="yellow"/>
        </w:rPr>
        <w:t>.</w:t>
      </w:r>
      <w:r w:rsidRPr="00A019AE">
        <w:rPr>
          <w:highlight w:val="yellow"/>
        </w:rPr>
        <w:t xml:space="preserve"> Retract the skin to expose the skull and clean the periosteum</w:t>
      </w:r>
      <w:r w:rsidR="00E67E73" w:rsidRPr="00A019AE">
        <w:rPr>
          <w:highlight w:val="yellow"/>
        </w:rPr>
        <w:t xml:space="preserve"> with cotton swabs</w:t>
      </w:r>
      <w:r w:rsidRPr="00A019AE">
        <w:rPr>
          <w:highlight w:val="yellow"/>
        </w:rPr>
        <w:t xml:space="preserve">. </w:t>
      </w:r>
    </w:p>
    <w:p w14:paraId="4711E699" w14:textId="77777777" w:rsidR="0017464E" w:rsidRPr="00A019AE" w:rsidRDefault="0017464E" w:rsidP="00A019AE">
      <w:pPr>
        <w:pStyle w:val="ListParagraph"/>
        <w:pBdr>
          <w:top w:val="nil"/>
          <w:left w:val="nil"/>
          <w:bottom w:val="nil"/>
          <w:right w:val="nil"/>
          <w:between w:val="nil"/>
        </w:pBdr>
        <w:ind w:left="0"/>
        <w:rPr>
          <w:highlight w:val="yellow"/>
        </w:rPr>
      </w:pPr>
    </w:p>
    <w:p w14:paraId="00F4DB94" w14:textId="613205A8" w:rsidR="00334050" w:rsidRPr="00A019AE" w:rsidRDefault="00334050"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 xml:space="preserve">Clean the </w:t>
      </w:r>
      <w:r w:rsidR="00D55EED" w:rsidRPr="00A019AE">
        <w:rPr>
          <w:highlight w:val="yellow"/>
        </w:rPr>
        <w:t>cranium</w:t>
      </w:r>
      <w:r w:rsidRPr="00A019AE">
        <w:rPr>
          <w:highlight w:val="yellow"/>
        </w:rPr>
        <w:t xml:space="preserve"> surface with saline solution</w:t>
      </w:r>
      <w:r w:rsidR="00E67E73" w:rsidRPr="00A019AE">
        <w:rPr>
          <w:highlight w:val="yellow"/>
        </w:rPr>
        <w:t xml:space="preserve"> and cotton swabs</w:t>
      </w:r>
      <w:r w:rsidR="00AA6055" w:rsidRPr="00A019AE">
        <w:rPr>
          <w:highlight w:val="yellow"/>
        </w:rPr>
        <w:t>. Resolve a</w:t>
      </w:r>
      <w:r w:rsidR="001056CB" w:rsidRPr="00A019AE">
        <w:rPr>
          <w:highlight w:val="yellow"/>
        </w:rPr>
        <w:t xml:space="preserve">ny bleeding at the surface using sterile absorbent eye spears </w:t>
      </w:r>
      <w:r w:rsidR="00AA6055" w:rsidRPr="00A019AE">
        <w:rPr>
          <w:highlight w:val="yellow"/>
        </w:rPr>
        <w:t xml:space="preserve">(see </w:t>
      </w:r>
      <w:r w:rsidR="00AA6055" w:rsidRPr="00A019AE">
        <w:rPr>
          <w:b/>
          <w:bCs/>
          <w:highlight w:val="yellow"/>
        </w:rPr>
        <w:t>Table of Materials</w:t>
      </w:r>
      <w:r w:rsidR="00AA6055" w:rsidRPr="00A019AE">
        <w:rPr>
          <w:highlight w:val="yellow"/>
        </w:rPr>
        <w:t xml:space="preserve">) </w:t>
      </w:r>
      <w:r w:rsidR="001056CB" w:rsidRPr="00A019AE">
        <w:rPr>
          <w:highlight w:val="yellow"/>
        </w:rPr>
        <w:t>or similar sterile absorbent material.</w:t>
      </w:r>
      <w:r w:rsidRPr="00A019AE">
        <w:rPr>
          <w:highlight w:val="yellow"/>
        </w:rPr>
        <w:t xml:space="preserve"> </w:t>
      </w:r>
    </w:p>
    <w:p w14:paraId="69F1EECE" w14:textId="77777777" w:rsidR="0017464E" w:rsidRPr="00A019AE" w:rsidRDefault="0017464E" w:rsidP="00A019AE">
      <w:pPr>
        <w:pStyle w:val="ListParagraph"/>
        <w:pBdr>
          <w:top w:val="nil"/>
          <w:left w:val="nil"/>
          <w:bottom w:val="nil"/>
          <w:right w:val="nil"/>
          <w:between w:val="nil"/>
        </w:pBdr>
        <w:ind w:left="0"/>
        <w:rPr>
          <w:highlight w:val="yellow"/>
        </w:rPr>
      </w:pPr>
    </w:p>
    <w:p w14:paraId="4C986A79" w14:textId="147F3FA3" w:rsidR="00334050" w:rsidRPr="00A019AE" w:rsidRDefault="00334050"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 xml:space="preserve">Apply </w:t>
      </w:r>
      <w:r w:rsidR="007062B8" w:rsidRPr="00A019AE">
        <w:rPr>
          <w:highlight w:val="yellow"/>
        </w:rPr>
        <w:t xml:space="preserve">a drop of </w:t>
      </w:r>
      <w:r w:rsidR="00046F35" w:rsidRPr="00A019AE">
        <w:rPr>
          <w:highlight w:val="yellow"/>
        </w:rPr>
        <w:t xml:space="preserve">2.5% </w:t>
      </w:r>
      <w:r w:rsidRPr="00A019AE">
        <w:rPr>
          <w:highlight w:val="yellow"/>
        </w:rPr>
        <w:t>hydrogen peroxide with a cotton swab and let it act for a few second</w:t>
      </w:r>
      <w:r w:rsidR="00EA4B20" w:rsidRPr="00A019AE">
        <w:rPr>
          <w:highlight w:val="yellow"/>
        </w:rPr>
        <w:t>s</w:t>
      </w:r>
      <w:r w:rsidRPr="00A019AE">
        <w:rPr>
          <w:highlight w:val="yellow"/>
        </w:rPr>
        <w:t xml:space="preserve"> to make the skull sutures visible and have a better reference. After a few </w:t>
      </w:r>
      <w:r w:rsidR="00E24660" w:rsidRPr="00A019AE">
        <w:rPr>
          <w:highlight w:val="yellow"/>
        </w:rPr>
        <w:t>seconds,</w:t>
      </w:r>
      <w:r w:rsidRPr="00A019AE">
        <w:rPr>
          <w:highlight w:val="yellow"/>
        </w:rPr>
        <w:t xml:space="preserve"> clean thoroughly with a clean cotton swab. </w:t>
      </w:r>
    </w:p>
    <w:p w14:paraId="5DA21C94" w14:textId="77777777" w:rsidR="002D6DA7" w:rsidRPr="00A019AE" w:rsidRDefault="002D6DA7" w:rsidP="00A019AE">
      <w:pPr>
        <w:pStyle w:val="ListParagraph"/>
        <w:pBdr>
          <w:top w:val="nil"/>
          <w:left w:val="nil"/>
          <w:bottom w:val="nil"/>
          <w:right w:val="nil"/>
          <w:between w:val="nil"/>
        </w:pBdr>
        <w:ind w:left="0"/>
        <w:rPr>
          <w:highlight w:val="yellow"/>
        </w:rPr>
      </w:pPr>
    </w:p>
    <w:p w14:paraId="397264BE" w14:textId="77777777" w:rsidR="00C45121" w:rsidRPr="00A019AE" w:rsidRDefault="001056CB"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 xml:space="preserve">With the </w:t>
      </w:r>
      <w:r w:rsidR="00E67E73" w:rsidRPr="00A019AE">
        <w:rPr>
          <w:highlight w:val="yellow"/>
        </w:rPr>
        <w:t>glass pipette</w:t>
      </w:r>
      <w:r w:rsidR="00EA4B20" w:rsidRPr="00A019AE">
        <w:rPr>
          <w:highlight w:val="yellow"/>
        </w:rPr>
        <w:t xml:space="preserve"> (15 µm final tip diameter)</w:t>
      </w:r>
      <w:r w:rsidR="00C45121" w:rsidRPr="00A019AE">
        <w:rPr>
          <w:highlight w:val="yellow"/>
        </w:rPr>
        <w:t>,</w:t>
      </w:r>
      <w:r w:rsidR="00EA4B20" w:rsidRPr="00A019AE">
        <w:rPr>
          <w:highlight w:val="yellow"/>
        </w:rPr>
        <w:t xml:space="preserve"> </w:t>
      </w:r>
      <w:r w:rsidRPr="00A019AE">
        <w:rPr>
          <w:highlight w:val="yellow"/>
        </w:rPr>
        <w:t>l</w:t>
      </w:r>
      <w:r w:rsidR="00334050" w:rsidRPr="00A019AE">
        <w:rPr>
          <w:highlight w:val="yellow"/>
        </w:rPr>
        <w:t xml:space="preserve">ocate bregma and lambda to check that </w:t>
      </w:r>
      <w:r w:rsidR="00EA4B20" w:rsidRPr="00A019AE">
        <w:rPr>
          <w:highlight w:val="yellow"/>
        </w:rPr>
        <w:t xml:space="preserve">the </w:t>
      </w:r>
      <w:r w:rsidR="00334050" w:rsidRPr="00A019AE">
        <w:rPr>
          <w:highlight w:val="yellow"/>
        </w:rPr>
        <w:t>skull is leveled in the anterior-posterior axis</w:t>
      </w:r>
      <w:r w:rsidR="009B12CD" w:rsidRPr="00A019AE">
        <w:rPr>
          <w:highlight w:val="yellow"/>
        </w:rPr>
        <w:t>.</w:t>
      </w:r>
      <w:r w:rsidR="00334050" w:rsidRPr="00A019AE">
        <w:rPr>
          <w:highlight w:val="yellow"/>
        </w:rPr>
        <w:t xml:space="preserve"> </w:t>
      </w:r>
    </w:p>
    <w:p w14:paraId="4FBFDAE2" w14:textId="77777777" w:rsidR="00C45121" w:rsidRPr="00A019AE" w:rsidRDefault="00C45121" w:rsidP="00A019AE">
      <w:pPr>
        <w:pStyle w:val="ListParagraph"/>
        <w:ind w:left="0"/>
        <w:rPr>
          <w:highlight w:val="yellow"/>
        </w:rPr>
      </w:pPr>
    </w:p>
    <w:p w14:paraId="0E397628" w14:textId="66700024" w:rsidR="00334050" w:rsidRPr="00A019AE" w:rsidRDefault="00C45121" w:rsidP="00A019AE">
      <w:pPr>
        <w:pStyle w:val="ListParagraph"/>
        <w:pBdr>
          <w:top w:val="nil"/>
          <w:left w:val="nil"/>
          <w:bottom w:val="nil"/>
          <w:right w:val="nil"/>
          <w:between w:val="nil"/>
        </w:pBdr>
        <w:ind w:left="0"/>
      </w:pPr>
      <w:r w:rsidRPr="00A019AE">
        <w:t xml:space="preserve">NOTE: </w:t>
      </w:r>
      <w:r w:rsidR="00E67E73" w:rsidRPr="00A019AE">
        <w:t xml:space="preserve">It is recommended to have a stereoscopic microscope or </w:t>
      </w:r>
      <w:r w:rsidR="009021B1" w:rsidRPr="00A019AE">
        <w:t>USB</w:t>
      </w:r>
      <w:r w:rsidR="00E67E73" w:rsidRPr="00A019AE">
        <w:t xml:space="preserve"> microscope to see the tip of the glass pipette. </w:t>
      </w:r>
      <w:r w:rsidR="001056CB" w:rsidRPr="00A019AE">
        <w:t xml:space="preserve">In case </w:t>
      </w:r>
      <w:r w:rsidR="00151975" w:rsidRPr="00A019AE">
        <w:t xml:space="preserve">it </w:t>
      </w:r>
      <w:r w:rsidR="001056CB" w:rsidRPr="00A019AE">
        <w:t>is needed</w:t>
      </w:r>
      <w:r w:rsidR="009021B1" w:rsidRPr="00A019AE">
        <w:t>,</w:t>
      </w:r>
      <w:r w:rsidR="001056CB" w:rsidRPr="00A019AE">
        <w:t xml:space="preserve"> adjust the height of the mouth holder to level the skull.</w:t>
      </w:r>
    </w:p>
    <w:p w14:paraId="1BFB5980" w14:textId="77777777" w:rsidR="002D6DA7" w:rsidRPr="00A019AE" w:rsidRDefault="002D6DA7" w:rsidP="00A019AE">
      <w:pPr>
        <w:pStyle w:val="ListParagraph"/>
        <w:pBdr>
          <w:top w:val="nil"/>
          <w:left w:val="nil"/>
          <w:bottom w:val="nil"/>
          <w:right w:val="nil"/>
          <w:between w:val="nil"/>
        </w:pBdr>
        <w:ind w:left="0"/>
        <w:rPr>
          <w:highlight w:val="yellow"/>
        </w:rPr>
      </w:pPr>
    </w:p>
    <w:p w14:paraId="5BB58969" w14:textId="783C29D9" w:rsidR="00334050" w:rsidRPr="00A019AE" w:rsidRDefault="00334050"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Move</w:t>
      </w:r>
      <w:r w:rsidR="001056CB" w:rsidRPr="00A019AE">
        <w:rPr>
          <w:highlight w:val="yellow"/>
        </w:rPr>
        <w:t xml:space="preserve"> the </w:t>
      </w:r>
      <w:r w:rsidR="009B12CD" w:rsidRPr="00A019AE">
        <w:rPr>
          <w:highlight w:val="yellow"/>
        </w:rPr>
        <w:t>capillary</w:t>
      </w:r>
      <w:r w:rsidRPr="00A019AE">
        <w:rPr>
          <w:highlight w:val="yellow"/>
        </w:rPr>
        <w:t xml:space="preserve"> toward </w:t>
      </w:r>
      <w:r w:rsidR="004F5C89" w:rsidRPr="00A019AE">
        <w:rPr>
          <w:highlight w:val="yellow"/>
        </w:rPr>
        <w:t>the</w:t>
      </w:r>
      <w:r w:rsidRPr="00A019AE">
        <w:rPr>
          <w:highlight w:val="yellow"/>
        </w:rPr>
        <w:t xml:space="preserve"> selected </w:t>
      </w:r>
      <w:r w:rsidR="001056CB" w:rsidRPr="00A019AE">
        <w:rPr>
          <w:highlight w:val="yellow"/>
        </w:rPr>
        <w:t>anterior-posterior</w:t>
      </w:r>
      <w:r w:rsidR="009B12CD" w:rsidRPr="00A019AE">
        <w:rPr>
          <w:highlight w:val="yellow"/>
        </w:rPr>
        <w:t xml:space="preserve"> (AP)</w:t>
      </w:r>
      <w:r w:rsidR="001056CB" w:rsidRPr="00A019AE">
        <w:rPr>
          <w:highlight w:val="yellow"/>
        </w:rPr>
        <w:t xml:space="preserve"> and medial-lateral</w:t>
      </w:r>
      <w:r w:rsidR="009B12CD" w:rsidRPr="00A019AE">
        <w:rPr>
          <w:highlight w:val="yellow"/>
        </w:rPr>
        <w:t xml:space="preserve"> (ML)</w:t>
      </w:r>
      <w:r w:rsidR="001056CB" w:rsidRPr="00A019AE">
        <w:rPr>
          <w:highlight w:val="yellow"/>
        </w:rPr>
        <w:t xml:space="preserve"> </w:t>
      </w:r>
      <w:r w:rsidRPr="00A019AE">
        <w:rPr>
          <w:highlight w:val="yellow"/>
        </w:rPr>
        <w:t>coordinates</w:t>
      </w:r>
      <w:r w:rsidR="009B12CD" w:rsidRPr="00A019AE">
        <w:rPr>
          <w:highlight w:val="yellow"/>
        </w:rPr>
        <w:t xml:space="preserve"> (dorsolateral striatum AP 1.2 mm, ML 2.28 mm)</w:t>
      </w:r>
      <w:r w:rsidRPr="00A019AE">
        <w:rPr>
          <w:highlight w:val="yellow"/>
        </w:rPr>
        <w:t>.</w:t>
      </w:r>
      <w:r w:rsidR="001056CB" w:rsidRPr="00A019AE">
        <w:rPr>
          <w:highlight w:val="yellow"/>
        </w:rPr>
        <w:t xml:space="preserve"> </w:t>
      </w:r>
      <w:r w:rsidRPr="00A019AE">
        <w:rPr>
          <w:highlight w:val="yellow"/>
        </w:rPr>
        <w:t xml:space="preserve">Paint a reference point </w:t>
      </w:r>
      <w:r w:rsidR="007062B8" w:rsidRPr="00A019AE">
        <w:rPr>
          <w:highlight w:val="yellow"/>
        </w:rPr>
        <w:t xml:space="preserve">in the scalp above the selected coordinates </w:t>
      </w:r>
      <w:r w:rsidRPr="00A019AE">
        <w:rPr>
          <w:highlight w:val="yellow"/>
        </w:rPr>
        <w:t xml:space="preserve">with a </w:t>
      </w:r>
      <w:r w:rsidR="00EA4B20" w:rsidRPr="00A019AE">
        <w:rPr>
          <w:highlight w:val="yellow"/>
        </w:rPr>
        <w:t>marker</w:t>
      </w:r>
      <w:r w:rsidRPr="00A019AE">
        <w:rPr>
          <w:highlight w:val="yellow"/>
        </w:rPr>
        <w:t>.</w:t>
      </w:r>
    </w:p>
    <w:p w14:paraId="1A75A8BE" w14:textId="77777777" w:rsidR="002D6DA7" w:rsidRPr="00A019AE" w:rsidRDefault="002D6DA7" w:rsidP="00A019AE">
      <w:pPr>
        <w:pStyle w:val="ListParagraph"/>
        <w:pBdr>
          <w:top w:val="nil"/>
          <w:left w:val="nil"/>
          <w:bottom w:val="nil"/>
          <w:right w:val="nil"/>
          <w:between w:val="nil"/>
        </w:pBdr>
        <w:ind w:left="0"/>
        <w:rPr>
          <w:highlight w:val="yellow"/>
        </w:rPr>
      </w:pPr>
    </w:p>
    <w:p w14:paraId="5E65652C" w14:textId="6F71C62F" w:rsidR="00334050" w:rsidRPr="00A019AE" w:rsidRDefault="004E3D20"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 xml:space="preserve">In the </w:t>
      </w:r>
      <w:r w:rsidR="00DB48F6" w:rsidRPr="00A019AE">
        <w:rPr>
          <w:highlight w:val="yellow"/>
        </w:rPr>
        <w:t>reference point,</w:t>
      </w:r>
      <w:r w:rsidRPr="00A019AE">
        <w:rPr>
          <w:highlight w:val="yellow"/>
        </w:rPr>
        <w:t xml:space="preserve"> perform</w:t>
      </w:r>
      <w:r w:rsidR="001056CB" w:rsidRPr="00A019AE">
        <w:rPr>
          <w:highlight w:val="yellow"/>
        </w:rPr>
        <w:t xml:space="preserve"> an </w:t>
      </w:r>
      <w:r w:rsidR="00DB48F6" w:rsidRPr="00A019AE">
        <w:rPr>
          <w:highlight w:val="yellow"/>
        </w:rPr>
        <w:t>~</w:t>
      </w:r>
      <w:r w:rsidR="001056CB" w:rsidRPr="00A019AE">
        <w:rPr>
          <w:highlight w:val="yellow"/>
        </w:rPr>
        <w:t>1</w:t>
      </w:r>
      <w:r w:rsidR="00BE0CAB" w:rsidRPr="00A019AE">
        <w:rPr>
          <w:highlight w:val="yellow"/>
        </w:rPr>
        <w:t xml:space="preserve"> </w:t>
      </w:r>
      <w:r w:rsidR="001056CB" w:rsidRPr="00A019AE">
        <w:rPr>
          <w:highlight w:val="yellow"/>
        </w:rPr>
        <w:t xml:space="preserve">mm diameter craniotomy </w:t>
      </w:r>
      <w:r w:rsidR="00EA4B20" w:rsidRPr="00A019AE">
        <w:rPr>
          <w:highlight w:val="yellow"/>
        </w:rPr>
        <w:t xml:space="preserve">applying </w:t>
      </w:r>
      <w:r w:rsidR="00DB48F6" w:rsidRPr="00A019AE">
        <w:rPr>
          <w:highlight w:val="yellow"/>
        </w:rPr>
        <w:t>gentle</w:t>
      </w:r>
      <w:r w:rsidR="00EA4B20" w:rsidRPr="00A019AE">
        <w:rPr>
          <w:highlight w:val="yellow"/>
        </w:rPr>
        <w:t xml:space="preserve"> pressure to the skull with</w:t>
      </w:r>
      <w:r w:rsidR="001056CB" w:rsidRPr="00A019AE">
        <w:rPr>
          <w:highlight w:val="yellow"/>
        </w:rPr>
        <w:t xml:space="preserve"> a</w:t>
      </w:r>
      <w:r w:rsidR="00EA4B20" w:rsidRPr="00A019AE">
        <w:rPr>
          <w:highlight w:val="yellow"/>
        </w:rPr>
        <w:t xml:space="preserve"> rotary tool o</w:t>
      </w:r>
      <w:r w:rsidRPr="00A019AE">
        <w:rPr>
          <w:highlight w:val="yellow"/>
        </w:rPr>
        <w:t>r</w:t>
      </w:r>
      <w:r w:rsidR="00EA4B20" w:rsidRPr="00A019AE">
        <w:rPr>
          <w:highlight w:val="yellow"/>
        </w:rPr>
        <w:t xml:space="preserve"> dental drill </w:t>
      </w:r>
      <w:r w:rsidR="00DB48F6" w:rsidRPr="00A019AE">
        <w:rPr>
          <w:highlight w:val="yellow"/>
        </w:rPr>
        <w:t>at</w:t>
      </w:r>
      <w:r w:rsidR="00EA4B20" w:rsidRPr="00A019AE">
        <w:rPr>
          <w:highlight w:val="yellow"/>
        </w:rPr>
        <w:t xml:space="preserve"> a low to medium speed with a</w:t>
      </w:r>
      <w:r w:rsidR="001056CB" w:rsidRPr="00A019AE">
        <w:rPr>
          <w:highlight w:val="yellow"/>
        </w:rPr>
        <w:t xml:space="preserve"> </w:t>
      </w:r>
      <w:r w:rsidR="000843AC" w:rsidRPr="00A019AE">
        <w:rPr>
          <w:highlight w:val="yellow"/>
        </w:rPr>
        <w:t xml:space="preserve">small </w:t>
      </w:r>
      <w:r w:rsidR="00EA4B20" w:rsidRPr="00A019AE">
        <w:rPr>
          <w:highlight w:val="yellow"/>
        </w:rPr>
        <w:t xml:space="preserve">round </w:t>
      </w:r>
      <w:r w:rsidR="001056CB" w:rsidRPr="00A019AE">
        <w:rPr>
          <w:highlight w:val="yellow"/>
        </w:rPr>
        <w:t>dental drill bit</w:t>
      </w:r>
      <w:r w:rsidR="006A1030" w:rsidRPr="00A019AE">
        <w:rPr>
          <w:highlight w:val="yellow"/>
        </w:rPr>
        <w:t xml:space="preserve"> (see </w:t>
      </w:r>
      <w:r w:rsidR="006A1030" w:rsidRPr="00A019AE">
        <w:rPr>
          <w:b/>
          <w:bCs/>
          <w:highlight w:val="yellow"/>
        </w:rPr>
        <w:t>Table of Materials</w:t>
      </w:r>
      <w:r w:rsidR="006A1030" w:rsidRPr="00A019AE">
        <w:rPr>
          <w:highlight w:val="yellow"/>
        </w:rPr>
        <w:t>)</w:t>
      </w:r>
      <w:r w:rsidR="001056CB" w:rsidRPr="00A019AE">
        <w:rPr>
          <w:highlight w:val="yellow"/>
        </w:rPr>
        <w:t xml:space="preserve">.  </w:t>
      </w:r>
    </w:p>
    <w:p w14:paraId="20F5FE89" w14:textId="77777777" w:rsidR="002D6DA7" w:rsidRPr="00A019AE" w:rsidRDefault="002D6DA7" w:rsidP="00A019AE">
      <w:pPr>
        <w:pStyle w:val="ListParagraph"/>
        <w:pBdr>
          <w:top w:val="nil"/>
          <w:left w:val="nil"/>
          <w:bottom w:val="nil"/>
          <w:right w:val="nil"/>
          <w:between w:val="nil"/>
        </w:pBdr>
        <w:ind w:left="0"/>
        <w:rPr>
          <w:highlight w:val="yellow"/>
        </w:rPr>
      </w:pPr>
    </w:p>
    <w:p w14:paraId="45ED9701" w14:textId="7C6B2446" w:rsidR="00A04D89" w:rsidRPr="00A019AE" w:rsidRDefault="00334050"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 xml:space="preserve">Load </w:t>
      </w:r>
      <w:r w:rsidR="004E3D20" w:rsidRPr="00A019AE">
        <w:rPr>
          <w:highlight w:val="yellow"/>
        </w:rPr>
        <w:t xml:space="preserve">the capillary with </w:t>
      </w:r>
      <w:r w:rsidR="009B12CD" w:rsidRPr="00A019AE">
        <w:rPr>
          <w:highlight w:val="yellow"/>
        </w:rPr>
        <w:t xml:space="preserve">300-400 </w:t>
      </w:r>
      <w:proofErr w:type="spellStart"/>
      <w:r w:rsidR="009B12CD" w:rsidRPr="00A019AE">
        <w:rPr>
          <w:highlight w:val="yellow"/>
        </w:rPr>
        <w:t>n</w:t>
      </w:r>
      <w:r w:rsidR="00656090" w:rsidRPr="00A019AE">
        <w:rPr>
          <w:highlight w:val="yellow"/>
        </w:rPr>
        <w:t>L</w:t>
      </w:r>
      <w:proofErr w:type="spellEnd"/>
      <w:r w:rsidR="009B12CD" w:rsidRPr="00A019AE">
        <w:rPr>
          <w:highlight w:val="yellow"/>
        </w:rPr>
        <w:t xml:space="preserve"> </w:t>
      </w:r>
      <w:r w:rsidRPr="00A019AE">
        <w:rPr>
          <w:highlight w:val="yellow"/>
        </w:rPr>
        <w:t>of Cre</w:t>
      </w:r>
      <w:r w:rsidR="00A04D89" w:rsidRPr="00A019AE">
        <w:rPr>
          <w:highlight w:val="yellow"/>
        </w:rPr>
        <w:t>-</w:t>
      </w:r>
      <w:r w:rsidRPr="00A019AE">
        <w:rPr>
          <w:highlight w:val="yellow"/>
        </w:rPr>
        <w:t xml:space="preserve">dependent </w:t>
      </w:r>
      <w:r w:rsidR="006F5A78" w:rsidRPr="00A019AE">
        <w:rPr>
          <w:highlight w:val="yellow"/>
        </w:rPr>
        <w:t>adeno-associated virus (AAV)</w:t>
      </w:r>
      <w:r w:rsidR="009B12CD" w:rsidRPr="00A019AE">
        <w:rPr>
          <w:highlight w:val="yellow"/>
        </w:rPr>
        <w:t xml:space="preserve"> such as AAV1-dflox-hChR-2-mCherry</w:t>
      </w:r>
      <w:r w:rsidRPr="00A019AE">
        <w:rPr>
          <w:highlight w:val="yellow"/>
        </w:rPr>
        <w:t xml:space="preserve"> to express </w:t>
      </w:r>
      <w:proofErr w:type="spellStart"/>
      <w:r w:rsidRPr="00A019AE">
        <w:rPr>
          <w:highlight w:val="yellow"/>
        </w:rPr>
        <w:t>Channelrhodopsin</w:t>
      </w:r>
      <w:proofErr w:type="spellEnd"/>
      <w:r w:rsidRPr="00A019AE">
        <w:rPr>
          <w:highlight w:val="yellow"/>
        </w:rPr>
        <w:t xml:space="preserve"> </w:t>
      </w:r>
      <w:r w:rsidR="0099225E" w:rsidRPr="00A019AE">
        <w:rPr>
          <w:highlight w:val="yellow"/>
        </w:rPr>
        <w:t>or a</w:t>
      </w:r>
      <w:r w:rsidR="00DD5917" w:rsidRPr="00A019AE">
        <w:rPr>
          <w:highlight w:val="yellow"/>
        </w:rPr>
        <w:t>n</w:t>
      </w:r>
      <w:r w:rsidR="0099225E" w:rsidRPr="00A019AE">
        <w:rPr>
          <w:highlight w:val="yellow"/>
        </w:rPr>
        <w:t xml:space="preserve"> AAV to express only the reporter </w:t>
      </w:r>
      <w:r w:rsidR="00DD5917" w:rsidRPr="00A019AE">
        <w:rPr>
          <w:highlight w:val="yellow"/>
        </w:rPr>
        <w:t>protein (</w:t>
      </w:r>
      <w:r w:rsidR="00E67E73" w:rsidRPr="00A019AE">
        <w:rPr>
          <w:highlight w:val="yellow"/>
        </w:rPr>
        <w:t>e.g.</w:t>
      </w:r>
      <w:r w:rsidR="00A04D89" w:rsidRPr="00A019AE">
        <w:rPr>
          <w:highlight w:val="yellow"/>
        </w:rPr>
        <w:t>,</w:t>
      </w:r>
      <w:r w:rsidR="00DD5917" w:rsidRPr="00A019AE">
        <w:rPr>
          <w:highlight w:val="yellow"/>
        </w:rPr>
        <w:t xml:space="preserve"> </w:t>
      </w:r>
      <w:proofErr w:type="spellStart"/>
      <w:r w:rsidR="00DD5917" w:rsidRPr="00A019AE">
        <w:rPr>
          <w:highlight w:val="yellow"/>
        </w:rPr>
        <w:t>mCherry</w:t>
      </w:r>
      <w:proofErr w:type="spellEnd"/>
      <w:r w:rsidR="00DD5917" w:rsidRPr="00A019AE">
        <w:rPr>
          <w:highlight w:val="yellow"/>
        </w:rPr>
        <w:t xml:space="preserve">) </w:t>
      </w:r>
      <w:r w:rsidR="0099225E" w:rsidRPr="00A019AE">
        <w:rPr>
          <w:highlight w:val="yellow"/>
        </w:rPr>
        <w:t xml:space="preserve">as </w:t>
      </w:r>
      <w:r w:rsidR="00A04D89" w:rsidRPr="00A019AE">
        <w:rPr>
          <w:highlight w:val="yellow"/>
        </w:rPr>
        <w:t xml:space="preserve">a </w:t>
      </w:r>
      <w:r w:rsidR="0099225E" w:rsidRPr="00A019AE">
        <w:rPr>
          <w:highlight w:val="yellow"/>
        </w:rPr>
        <w:t xml:space="preserve">control </w:t>
      </w:r>
      <w:r w:rsidRPr="00A019AE">
        <w:rPr>
          <w:highlight w:val="yellow"/>
        </w:rPr>
        <w:t>in</w:t>
      </w:r>
      <w:r w:rsidR="009B12CD" w:rsidRPr="00A019AE">
        <w:rPr>
          <w:highlight w:val="yellow"/>
        </w:rPr>
        <w:t xml:space="preserve"> the region of interest</w:t>
      </w:r>
      <w:r w:rsidR="00F90C5C" w:rsidRPr="00A019AE">
        <w:rPr>
          <w:highlight w:val="yellow"/>
        </w:rPr>
        <w:t xml:space="preserve"> (see </w:t>
      </w:r>
      <w:r w:rsidR="00F90C5C" w:rsidRPr="00A019AE">
        <w:rPr>
          <w:b/>
          <w:bCs/>
          <w:highlight w:val="yellow"/>
        </w:rPr>
        <w:t>Table of Materials</w:t>
      </w:r>
      <w:r w:rsidR="00F90C5C" w:rsidRPr="00A019AE">
        <w:rPr>
          <w:highlight w:val="yellow"/>
        </w:rPr>
        <w:t>)</w:t>
      </w:r>
      <w:r w:rsidR="00A04D89" w:rsidRPr="00A019AE">
        <w:rPr>
          <w:highlight w:val="yellow"/>
        </w:rPr>
        <w:t>. C</w:t>
      </w:r>
      <w:r w:rsidR="004E3D20" w:rsidRPr="00A019AE">
        <w:rPr>
          <w:highlight w:val="yellow"/>
        </w:rPr>
        <w:t xml:space="preserve">heck that the tip is not clogged, then </w:t>
      </w:r>
      <w:r w:rsidR="009B12CD" w:rsidRPr="00A019AE">
        <w:rPr>
          <w:highlight w:val="yellow"/>
        </w:rPr>
        <w:t xml:space="preserve">introduce the </w:t>
      </w:r>
      <w:r w:rsidR="00E67E73" w:rsidRPr="00A019AE">
        <w:rPr>
          <w:highlight w:val="yellow"/>
        </w:rPr>
        <w:t>glass pipette</w:t>
      </w:r>
      <w:r w:rsidR="009B12CD" w:rsidRPr="00A019AE">
        <w:rPr>
          <w:highlight w:val="yellow"/>
        </w:rPr>
        <w:t xml:space="preserve"> in the brain </w:t>
      </w:r>
      <w:r w:rsidR="004E3D20" w:rsidRPr="00A019AE">
        <w:rPr>
          <w:highlight w:val="yellow"/>
        </w:rPr>
        <w:t>at</w:t>
      </w:r>
      <w:r w:rsidR="009B12CD" w:rsidRPr="00A019AE">
        <w:rPr>
          <w:highlight w:val="yellow"/>
        </w:rPr>
        <w:t xml:space="preserve"> the </w:t>
      </w:r>
      <w:r w:rsidR="004E3D20" w:rsidRPr="00A019AE">
        <w:rPr>
          <w:highlight w:val="yellow"/>
        </w:rPr>
        <w:t xml:space="preserve">desired </w:t>
      </w:r>
      <w:proofErr w:type="spellStart"/>
      <w:r w:rsidR="009B12CD" w:rsidRPr="00A019AE">
        <w:rPr>
          <w:highlight w:val="yellow"/>
        </w:rPr>
        <w:t>dorso</w:t>
      </w:r>
      <w:proofErr w:type="spellEnd"/>
      <w:r w:rsidR="009B12CD" w:rsidRPr="00A019AE">
        <w:rPr>
          <w:highlight w:val="yellow"/>
        </w:rPr>
        <w:t>-ventral (DV) coordinates (dorsolateral striatum DV -3.35 mm)</w:t>
      </w:r>
      <w:r w:rsidR="00A04D89" w:rsidRPr="00A019AE">
        <w:rPr>
          <w:highlight w:val="yellow"/>
        </w:rPr>
        <w:t>.</w:t>
      </w:r>
    </w:p>
    <w:p w14:paraId="23C20149" w14:textId="77777777" w:rsidR="00A04D89" w:rsidRPr="00A019AE" w:rsidRDefault="00A04D89" w:rsidP="00A019AE">
      <w:pPr>
        <w:pStyle w:val="ListParagraph"/>
        <w:pBdr>
          <w:top w:val="nil"/>
          <w:left w:val="nil"/>
          <w:bottom w:val="nil"/>
          <w:right w:val="nil"/>
          <w:between w:val="nil"/>
        </w:pBdr>
        <w:ind w:left="0"/>
        <w:rPr>
          <w:highlight w:val="yellow"/>
        </w:rPr>
      </w:pPr>
    </w:p>
    <w:p w14:paraId="04BBB2AC" w14:textId="6D3EF7BA" w:rsidR="00140959" w:rsidRPr="00A019AE" w:rsidRDefault="007E59B9" w:rsidP="00A019AE">
      <w:pPr>
        <w:pStyle w:val="ListParagraph"/>
        <w:numPr>
          <w:ilvl w:val="2"/>
          <w:numId w:val="20"/>
        </w:numPr>
        <w:pBdr>
          <w:top w:val="nil"/>
          <w:left w:val="nil"/>
          <w:bottom w:val="nil"/>
          <w:right w:val="nil"/>
          <w:between w:val="nil"/>
        </w:pBdr>
        <w:ind w:left="0" w:firstLine="0"/>
        <w:rPr>
          <w:highlight w:val="yellow"/>
        </w:rPr>
      </w:pPr>
      <w:r w:rsidRPr="00A019AE">
        <w:rPr>
          <w:highlight w:val="yellow"/>
        </w:rPr>
        <w:t>I</w:t>
      </w:r>
      <w:r w:rsidR="009B12CD" w:rsidRPr="00A019AE">
        <w:rPr>
          <w:highlight w:val="yellow"/>
        </w:rPr>
        <w:t xml:space="preserve">nject 200 </w:t>
      </w:r>
      <w:proofErr w:type="spellStart"/>
      <w:r w:rsidR="009B12CD" w:rsidRPr="00A019AE">
        <w:rPr>
          <w:highlight w:val="yellow"/>
        </w:rPr>
        <w:t>n</w:t>
      </w:r>
      <w:r w:rsidR="00656090" w:rsidRPr="00A019AE">
        <w:rPr>
          <w:highlight w:val="yellow"/>
        </w:rPr>
        <w:t>L</w:t>
      </w:r>
      <w:proofErr w:type="spellEnd"/>
      <w:r w:rsidR="009B12CD" w:rsidRPr="00A019AE">
        <w:rPr>
          <w:highlight w:val="yellow"/>
        </w:rPr>
        <w:t xml:space="preserve"> </w:t>
      </w:r>
      <w:r w:rsidR="00D54D18" w:rsidRPr="00A019AE">
        <w:rPr>
          <w:highlight w:val="yellow"/>
        </w:rPr>
        <w:t xml:space="preserve">using an </w:t>
      </w:r>
      <w:r w:rsidR="00334050" w:rsidRPr="00A019AE">
        <w:rPr>
          <w:highlight w:val="yellow"/>
        </w:rPr>
        <w:t>automatic injector</w:t>
      </w:r>
      <w:r w:rsidR="00CD775A" w:rsidRPr="00A019AE">
        <w:rPr>
          <w:highlight w:val="yellow"/>
        </w:rPr>
        <w:t xml:space="preserve"> </w:t>
      </w:r>
      <w:r w:rsidR="009B12CD" w:rsidRPr="00A019AE">
        <w:rPr>
          <w:highlight w:val="yellow"/>
        </w:rPr>
        <w:t>at a rate of 23</w:t>
      </w:r>
      <w:r w:rsidR="00656090" w:rsidRPr="00A019AE">
        <w:rPr>
          <w:highlight w:val="yellow"/>
        </w:rPr>
        <w:t xml:space="preserve"> </w:t>
      </w:r>
      <w:proofErr w:type="spellStart"/>
      <w:r w:rsidR="009B12CD" w:rsidRPr="00A019AE">
        <w:rPr>
          <w:highlight w:val="yellow"/>
        </w:rPr>
        <w:t>n</w:t>
      </w:r>
      <w:r w:rsidR="00656090" w:rsidRPr="00A019AE">
        <w:rPr>
          <w:highlight w:val="yellow"/>
        </w:rPr>
        <w:t>L</w:t>
      </w:r>
      <w:proofErr w:type="spellEnd"/>
      <w:r w:rsidRPr="00A019AE">
        <w:rPr>
          <w:highlight w:val="yellow"/>
        </w:rPr>
        <w:t>/s</w:t>
      </w:r>
      <w:r w:rsidR="00334050" w:rsidRPr="00A019AE">
        <w:rPr>
          <w:highlight w:val="yellow"/>
        </w:rPr>
        <w:t xml:space="preserve">. </w:t>
      </w:r>
      <w:r w:rsidR="00CD775A" w:rsidRPr="00A019AE">
        <w:rPr>
          <w:highlight w:val="yellow"/>
        </w:rPr>
        <w:t>Wait</w:t>
      </w:r>
      <w:r w:rsidR="00334050" w:rsidRPr="00A019AE">
        <w:rPr>
          <w:highlight w:val="yellow"/>
        </w:rPr>
        <w:t xml:space="preserve"> </w:t>
      </w:r>
      <w:r w:rsidR="00381BE9" w:rsidRPr="00A019AE">
        <w:rPr>
          <w:highlight w:val="yellow"/>
        </w:rPr>
        <w:t xml:space="preserve">for </w:t>
      </w:r>
      <w:r w:rsidR="00334050" w:rsidRPr="00A019AE">
        <w:rPr>
          <w:highlight w:val="yellow"/>
        </w:rPr>
        <w:t xml:space="preserve">10 </w:t>
      </w:r>
      <w:r w:rsidR="00BE0CAB" w:rsidRPr="00A019AE">
        <w:rPr>
          <w:highlight w:val="yellow"/>
        </w:rPr>
        <w:t>min</w:t>
      </w:r>
      <w:r w:rsidR="00CD775A" w:rsidRPr="00A019AE">
        <w:rPr>
          <w:highlight w:val="yellow"/>
        </w:rPr>
        <w:t xml:space="preserve"> after finishing the injection</w:t>
      </w:r>
      <w:r w:rsidR="00E24660" w:rsidRPr="00A019AE">
        <w:rPr>
          <w:highlight w:val="yellow"/>
        </w:rPr>
        <w:t>,</w:t>
      </w:r>
      <w:r w:rsidR="00334050" w:rsidRPr="00A019AE">
        <w:rPr>
          <w:highlight w:val="yellow"/>
        </w:rPr>
        <w:t xml:space="preserve"> withdraw the</w:t>
      </w:r>
      <w:r w:rsidR="00E67E73" w:rsidRPr="00A019AE">
        <w:rPr>
          <w:highlight w:val="yellow"/>
        </w:rPr>
        <w:t xml:space="preserve"> glass</w:t>
      </w:r>
      <w:r w:rsidR="00334050" w:rsidRPr="00A019AE">
        <w:rPr>
          <w:highlight w:val="yellow"/>
        </w:rPr>
        <w:t xml:space="preserve"> pipette slowly to avoid spillage.</w:t>
      </w:r>
      <w:r w:rsidR="00AE58C7" w:rsidRPr="00A019AE">
        <w:rPr>
          <w:highlight w:val="yellow"/>
        </w:rPr>
        <w:t xml:space="preserve"> </w:t>
      </w:r>
    </w:p>
    <w:p w14:paraId="6688F8D8" w14:textId="77777777" w:rsidR="00140959" w:rsidRPr="00A019AE" w:rsidRDefault="00140959" w:rsidP="00A019AE">
      <w:pPr>
        <w:pStyle w:val="ListParagraph"/>
        <w:pBdr>
          <w:top w:val="nil"/>
          <w:left w:val="nil"/>
          <w:bottom w:val="nil"/>
          <w:right w:val="nil"/>
          <w:between w:val="nil"/>
        </w:pBdr>
        <w:ind w:left="0"/>
        <w:rPr>
          <w:highlight w:val="yellow"/>
        </w:rPr>
      </w:pPr>
    </w:p>
    <w:p w14:paraId="72E735A1" w14:textId="0C073FE5" w:rsidR="00334050" w:rsidRPr="00A019AE" w:rsidRDefault="00140959" w:rsidP="00A019AE">
      <w:pPr>
        <w:pStyle w:val="ListParagraph"/>
        <w:pBdr>
          <w:top w:val="nil"/>
          <w:left w:val="nil"/>
          <w:bottom w:val="nil"/>
          <w:right w:val="nil"/>
          <w:between w:val="nil"/>
        </w:pBdr>
        <w:ind w:left="0"/>
      </w:pPr>
      <w:r w:rsidRPr="00A019AE">
        <w:t xml:space="preserve">NOTE: </w:t>
      </w:r>
      <w:r w:rsidR="00AE58C7" w:rsidRPr="00A019AE">
        <w:t>It is possible to use a 30</w:t>
      </w:r>
      <w:r w:rsidR="00737430" w:rsidRPr="00A019AE">
        <w:t xml:space="preserve"> </w:t>
      </w:r>
      <w:r w:rsidR="00AE58C7" w:rsidRPr="00A019AE">
        <w:t>G needle to inject with the appropriate micro-injector.</w:t>
      </w:r>
    </w:p>
    <w:p w14:paraId="02B1575C" w14:textId="77777777" w:rsidR="002D6DA7" w:rsidRPr="00A019AE" w:rsidRDefault="002D6DA7" w:rsidP="00A019AE">
      <w:pPr>
        <w:pStyle w:val="ListParagraph"/>
        <w:pBdr>
          <w:top w:val="nil"/>
          <w:left w:val="nil"/>
          <w:bottom w:val="nil"/>
          <w:right w:val="nil"/>
          <w:between w:val="nil"/>
        </w:pBdr>
        <w:ind w:left="0"/>
        <w:rPr>
          <w:highlight w:val="yellow"/>
        </w:rPr>
      </w:pPr>
    </w:p>
    <w:p w14:paraId="2B0149DD" w14:textId="6249D159" w:rsidR="00334050" w:rsidRPr="00A019AE" w:rsidRDefault="00334050"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Clean and dry any residues</w:t>
      </w:r>
      <w:r w:rsidR="004B5265" w:rsidRPr="00A019AE">
        <w:rPr>
          <w:highlight w:val="yellow"/>
        </w:rPr>
        <w:t xml:space="preserve"> with cotton swabs</w:t>
      </w:r>
      <w:r w:rsidRPr="00A019AE">
        <w:rPr>
          <w:highlight w:val="yellow"/>
        </w:rPr>
        <w:t>.</w:t>
      </w:r>
    </w:p>
    <w:p w14:paraId="5BC13B84" w14:textId="77777777" w:rsidR="002D6DA7" w:rsidRPr="00A019AE" w:rsidRDefault="002D6DA7" w:rsidP="00A019AE">
      <w:pPr>
        <w:pStyle w:val="ListParagraph"/>
        <w:pBdr>
          <w:top w:val="nil"/>
          <w:left w:val="nil"/>
          <w:bottom w:val="nil"/>
          <w:right w:val="nil"/>
          <w:between w:val="nil"/>
        </w:pBdr>
        <w:ind w:left="0"/>
        <w:rPr>
          <w:highlight w:val="yellow"/>
        </w:rPr>
      </w:pPr>
    </w:p>
    <w:p w14:paraId="7BA4447C" w14:textId="56D37402" w:rsidR="00334050" w:rsidRPr="00A019AE" w:rsidRDefault="001056CB"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lastRenderedPageBreak/>
        <w:t>Attach</w:t>
      </w:r>
      <w:r w:rsidR="00334050" w:rsidRPr="00A019AE">
        <w:rPr>
          <w:highlight w:val="yellow"/>
        </w:rPr>
        <w:t xml:space="preserve"> the glass LED cannula </w:t>
      </w:r>
      <w:r w:rsidRPr="00A019AE">
        <w:rPr>
          <w:highlight w:val="yellow"/>
        </w:rPr>
        <w:t>to</w:t>
      </w:r>
      <w:r w:rsidR="00334050" w:rsidRPr="00A019AE">
        <w:rPr>
          <w:highlight w:val="yellow"/>
        </w:rPr>
        <w:t xml:space="preserve"> </w:t>
      </w:r>
      <w:r w:rsidRPr="00A019AE">
        <w:rPr>
          <w:highlight w:val="yellow"/>
        </w:rPr>
        <w:t>the</w:t>
      </w:r>
      <w:r w:rsidR="00334050" w:rsidRPr="00A019AE">
        <w:rPr>
          <w:highlight w:val="yellow"/>
        </w:rPr>
        <w:t xml:space="preserve"> stereotaxic arm and calibrate the coordinates using bregma as a reference. Insert the cannula very slowly to avoid tissue damage</w:t>
      </w:r>
      <w:r w:rsidR="005311AA" w:rsidRPr="00A019AE">
        <w:rPr>
          <w:highlight w:val="yellow"/>
        </w:rPr>
        <w:t xml:space="preserve"> </w:t>
      </w:r>
      <w:r w:rsidRPr="00A019AE">
        <w:rPr>
          <w:highlight w:val="yellow"/>
        </w:rPr>
        <w:t xml:space="preserve">and place it 100 </w:t>
      </w:r>
      <w:r w:rsidR="00BE0CAB" w:rsidRPr="00A019AE">
        <w:rPr>
          <w:highlight w:val="yellow"/>
        </w:rPr>
        <w:t>µm</w:t>
      </w:r>
      <w:r w:rsidRPr="00A019AE">
        <w:rPr>
          <w:highlight w:val="yellow"/>
        </w:rPr>
        <w:t xml:space="preserve"> above the injection site</w:t>
      </w:r>
      <w:r w:rsidR="00334050" w:rsidRPr="00A019AE">
        <w:rPr>
          <w:highlight w:val="yellow"/>
        </w:rPr>
        <w:t xml:space="preserve">. </w:t>
      </w:r>
    </w:p>
    <w:p w14:paraId="7E2F0761" w14:textId="77777777" w:rsidR="002D6DA7" w:rsidRPr="00A019AE" w:rsidRDefault="002D6DA7" w:rsidP="00A019AE">
      <w:pPr>
        <w:pStyle w:val="ListParagraph"/>
        <w:pBdr>
          <w:top w:val="nil"/>
          <w:left w:val="nil"/>
          <w:bottom w:val="nil"/>
          <w:right w:val="nil"/>
          <w:between w:val="nil"/>
        </w:pBdr>
        <w:ind w:left="0"/>
        <w:rPr>
          <w:highlight w:val="yellow"/>
        </w:rPr>
      </w:pPr>
    </w:p>
    <w:p w14:paraId="710FE94A" w14:textId="4B98061B" w:rsidR="006C3A52" w:rsidRPr="00A019AE" w:rsidRDefault="00334050"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 xml:space="preserve">Once </w:t>
      </w:r>
      <w:r w:rsidR="003E419E" w:rsidRPr="00A019AE">
        <w:rPr>
          <w:highlight w:val="yellow"/>
        </w:rPr>
        <w:t xml:space="preserve">the LED cannula is </w:t>
      </w:r>
      <w:r w:rsidRPr="00A019AE">
        <w:rPr>
          <w:highlight w:val="yellow"/>
        </w:rPr>
        <w:t>in place</w:t>
      </w:r>
      <w:r w:rsidR="003E419E" w:rsidRPr="00A019AE">
        <w:rPr>
          <w:highlight w:val="yellow"/>
        </w:rPr>
        <w:t>,</w:t>
      </w:r>
      <w:r w:rsidRPr="00A019AE">
        <w:rPr>
          <w:highlight w:val="yellow"/>
        </w:rPr>
        <w:t xml:space="preserve"> </w:t>
      </w:r>
      <w:r w:rsidR="006C3A52" w:rsidRPr="00A019AE">
        <w:rPr>
          <w:highlight w:val="yellow"/>
        </w:rPr>
        <w:t xml:space="preserve">add a drop (100 </w:t>
      </w:r>
      <w:r w:rsidR="00BE0CAB" w:rsidRPr="00A019AE">
        <w:rPr>
          <w:highlight w:val="yellow"/>
        </w:rPr>
        <w:t>µL</w:t>
      </w:r>
      <w:r w:rsidR="00D54D18" w:rsidRPr="00A019AE">
        <w:rPr>
          <w:highlight w:val="yellow"/>
        </w:rPr>
        <w:t xml:space="preserve">) of tissue adhesive </w:t>
      </w:r>
      <w:r w:rsidR="006C3A52" w:rsidRPr="00A019AE">
        <w:rPr>
          <w:highlight w:val="yellow"/>
        </w:rPr>
        <w:t xml:space="preserve">at the edge of the craniotomy. </w:t>
      </w:r>
    </w:p>
    <w:p w14:paraId="28ACBA2A" w14:textId="77777777" w:rsidR="002D6DA7" w:rsidRPr="00A019AE" w:rsidRDefault="002D6DA7" w:rsidP="00A019AE">
      <w:pPr>
        <w:pStyle w:val="ListParagraph"/>
        <w:pBdr>
          <w:top w:val="nil"/>
          <w:left w:val="nil"/>
          <w:bottom w:val="nil"/>
          <w:right w:val="nil"/>
          <w:between w:val="nil"/>
        </w:pBdr>
        <w:ind w:left="0"/>
        <w:rPr>
          <w:highlight w:val="yellow"/>
        </w:rPr>
      </w:pPr>
    </w:p>
    <w:p w14:paraId="22322A50" w14:textId="77777777" w:rsidR="005C29C2" w:rsidRPr="00A019AE" w:rsidRDefault="006C3A52"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P</w:t>
      </w:r>
      <w:r w:rsidR="00334050" w:rsidRPr="00A019AE">
        <w:rPr>
          <w:highlight w:val="yellow"/>
        </w:rPr>
        <w:t xml:space="preserve">repare dental cement mixture </w:t>
      </w:r>
      <w:r w:rsidR="00FD3E8C" w:rsidRPr="00A019AE">
        <w:rPr>
          <w:highlight w:val="yellow"/>
        </w:rPr>
        <w:t xml:space="preserve">(see </w:t>
      </w:r>
      <w:r w:rsidR="00FD3E8C" w:rsidRPr="00A019AE">
        <w:rPr>
          <w:b/>
          <w:bCs/>
          <w:highlight w:val="yellow"/>
        </w:rPr>
        <w:t>Table of Materials</w:t>
      </w:r>
      <w:r w:rsidR="00FD3E8C" w:rsidRPr="00A019AE">
        <w:rPr>
          <w:highlight w:val="yellow"/>
        </w:rPr>
        <w:t xml:space="preserve">) </w:t>
      </w:r>
      <w:r w:rsidR="00E67E73" w:rsidRPr="00A019AE">
        <w:rPr>
          <w:highlight w:val="yellow"/>
        </w:rPr>
        <w:t>following the manufacturer</w:t>
      </w:r>
      <w:r w:rsidR="00FD3E8C" w:rsidRPr="00A019AE">
        <w:rPr>
          <w:highlight w:val="yellow"/>
        </w:rPr>
        <w:t>'s</w:t>
      </w:r>
      <w:r w:rsidR="00E67E73" w:rsidRPr="00A019AE">
        <w:rPr>
          <w:highlight w:val="yellow"/>
        </w:rPr>
        <w:t xml:space="preserve"> instructions </w:t>
      </w:r>
      <w:r w:rsidR="00334050" w:rsidRPr="00A019AE">
        <w:rPr>
          <w:highlight w:val="yellow"/>
        </w:rPr>
        <w:t xml:space="preserve">to fix the fiber to the skull. </w:t>
      </w:r>
    </w:p>
    <w:p w14:paraId="3E3A8762" w14:textId="77777777" w:rsidR="005C29C2" w:rsidRPr="00A019AE" w:rsidRDefault="005C29C2" w:rsidP="00A019AE">
      <w:pPr>
        <w:pStyle w:val="ListParagraph"/>
        <w:ind w:left="0"/>
        <w:rPr>
          <w:highlight w:val="yellow"/>
        </w:rPr>
      </w:pPr>
    </w:p>
    <w:p w14:paraId="67E43577" w14:textId="5DDEBCB3" w:rsidR="00334050" w:rsidRPr="00A019AE" w:rsidRDefault="005C29C2" w:rsidP="00A019AE">
      <w:pPr>
        <w:pStyle w:val="ListParagraph"/>
        <w:pBdr>
          <w:top w:val="nil"/>
          <w:left w:val="nil"/>
          <w:bottom w:val="nil"/>
          <w:right w:val="nil"/>
          <w:between w:val="nil"/>
        </w:pBdr>
        <w:ind w:left="0"/>
      </w:pPr>
      <w:r w:rsidRPr="00A019AE">
        <w:t xml:space="preserve">NOTE: </w:t>
      </w:r>
      <w:r w:rsidR="00E67E73" w:rsidRPr="00A019AE">
        <w:t xml:space="preserve">Briefly, use a chilled porcelain dish to have more working time before cement sets. Add </w:t>
      </w:r>
      <w:r w:rsidR="009F34C4" w:rsidRPr="00A019AE">
        <w:t>2</w:t>
      </w:r>
      <w:r w:rsidR="00E67E73" w:rsidRPr="00A019AE">
        <w:t xml:space="preserve"> scoops of resin clear powder to the porcelain dish, add 4 drops of quick base and 1 drop of catalyst,</w:t>
      </w:r>
      <w:r w:rsidR="00980D2C" w:rsidRPr="00A019AE">
        <w:t xml:space="preserve"> then</w:t>
      </w:r>
      <w:r w:rsidR="00E67E73" w:rsidRPr="00A019AE">
        <w:t xml:space="preserve"> mix well.  </w:t>
      </w:r>
      <w:r w:rsidR="00980D2C" w:rsidRPr="00A019AE">
        <w:t>The p</w:t>
      </w:r>
      <w:r w:rsidR="00E67E73" w:rsidRPr="00A019AE">
        <w:t xml:space="preserve">owder/liquid ratio can be adjusted if a thinner or thicker viscosity is needed. </w:t>
      </w:r>
    </w:p>
    <w:p w14:paraId="43BFDA6B" w14:textId="77777777" w:rsidR="002D6DA7" w:rsidRPr="00A019AE" w:rsidRDefault="002D6DA7" w:rsidP="00A019AE">
      <w:pPr>
        <w:pStyle w:val="ListParagraph"/>
        <w:pBdr>
          <w:top w:val="nil"/>
          <w:left w:val="nil"/>
          <w:bottom w:val="nil"/>
          <w:right w:val="nil"/>
          <w:between w:val="nil"/>
        </w:pBdr>
        <w:ind w:left="0"/>
        <w:rPr>
          <w:highlight w:val="yellow"/>
        </w:rPr>
      </w:pPr>
    </w:p>
    <w:p w14:paraId="38E41024" w14:textId="4578B73B" w:rsidR="00334050" w:rsidRPr="00A019AE" w:rsidRDefault="00334050"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 xml:space="preserve">Using a sterile brush, apply the dental cement </w:t>
      </w:r>
      <w:r w:rsidR="00D77AA6" w:rsidRPr="00A019AE">
        <w:rPr>
          <w:highlight w:val="yellow"/>
        </w:rPr>
        <w:t xml:space="preserve">mixture </w:t>
      </w:r>
      <w:r w:rsidRPr="00A019AE">
        <w:rPr>
          <w:highlight w:val="yellow"/>
        </w:rPr>
        <w:t>around the cannula connector little by little</w:t>
      </w:r>
      <w:r w:rsidR="00E11481" w:rsidRPr="00A019AE">
        <w:rPr>
          <w:highlight w:val="yellow"/>
        </w:rPr>
        <w:t>,</w:t>
      </w:r>
      <w:r w:rsidRPr="00A019AE">
        <w:rPr>
          <w:highlight w:val="yellow"/>
        </w:rPr>
        <w:t xml:space="preserve"> building layers until the skull is covered and the connector is securely attached to the skull</w:t>
      </w:r>
      <w:r w:rsidR="00E11481" w:rsidRPr="00A019AE">
        <w:rPr>
          <w:highlight w:val="yellow"/>
        </w:rPr>
        <w:t>,</w:t>
      </w:r>
      <w:r w:rsidRPr="00A019AE">
        <w:rPr>
          <w:highlight w:val="yellow"/>
        </w:rPr>
        <w:t xml:space="preserve"> leaving the pins completely free. Avoid getting dental cement </w:t>
      </w:r>
      <w:r w:rsidR="006C3A52" w:rsidRPr="00A019AE">
        <w:rPr>
          <w:highlight w:val="yellow"/>
        </w:rPr>
        <w:t>o</w:t>
      </w:r>
      <w:r w:rsidRPr="00A019AE">
        <w:rPr>
          <w:highlight w:val="yellow"/>
        </w:rPr>
        <w:t xml:space="preserve">n the skin of the mouse. </w:t>
      </w:r>
    </w:p>
    <w:p w14:paraId="0D544ADE" w14:textId="77777777" w:rsidR="002D6DA7" w:rsidRPr="00A019AE" w:rsidRDefault="002D6DA7" w:rsidP="00A019AE">
      <w:pPr>
        <w:pStyle w:val="ListParagraph"/>
        <w:pBdr>
          <w:top w:val="nil"/>
          <w:left w:val="nil"/>
          <w:bottom w:val="nil"/>
          <w:right w:val="nil"/>
          <w:between w:val="nil"/>
        </w:pBdr>
        <w:ind w:left="0"/>
        <w:rPr>
          <w:highlight w:val="yellow"/>
        </w:rPr>
      </w:pPr>
    </w:p>
    <w:p w14:paraId="204BFCDD" w14:textId="23ADDB75" w:rsidR="00334050" w:rsidRPr="00A019AE" w:rsidRDefault="00334050"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 xml:space="preserve">Allow </w:t>
      </w:r>
      <w:r w:rsidR="00E6251E" w:rsidRPr="00A019AE">
        <w:rPr>
          <w:highlight w:val="yellow"/>
        </w:rPr>
        <w:t>drying</w:t>
      </w:r>
      <w:r w:rsidRPr="00A019AE">
        <w:rPr>
          <w:highlight w:val="yellow"/>
        </w:rPr>
        <w:t xml:space="preserve"> completely. </w:t>
      </w:r>
    </w:p>
    <w:p w14:paraId="0A08C37D" w14:textId="77777777" w:rsidR="002D6DA7" w:rsidRPr="00A019AE" w:rsidRDefault="002D6DA7" w:rsidP="00A019AE">
      <w:pPr>
        <w:pStyle w:val="ListParagraph"/>
        <w:pBdr>
          <w:top w:val="nil"/>
          <w:left w:val="nil"/>
          <w:bottom w:val="nil"/>
          <w:right w:val="nil"/>
          <w:between w:val="nil"/>
        </w:pBdr>
        <w:ind w:left="0"/>
        <w:rPr>
          <w:highlight w:val="yellow"/>
        </w:rPr>
      </w:pPr>
    </w:p>
    <w:p w14:paraId="1E305E36" w14:textId="1FE38A6B" w:rsidR="00334050" w:rsidRPr="00A019AE" w:rsidRDefault="000843AC"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Close</w:t>
      </w:r>
      <w:r w:rsidR="00334050" w:rsidRPr="00A019AE">
        <w:rPr>
          <w:highlight w:val="yellow"/>
        </w:rPr>
        <w:t xml:space="preserve"> the skin around the implant</w:t>
      </w:r>
      <w:r w:rsidR="00FB31BE" w:rsidRPr="00A019AE">
        <w:rPr>
          <w:highlight w:val="yellow"/>
        </w:rPr>
        <w:t xml:space="preserve"> using tissue adhesive</w:t>
      </w:r>
      <w:r w:rsidR="00E6251E" w:rsidRPr="00A019AE">
        <w:rPr>
          <w:highlight w:val="yellow"/>
        </w:rPr>
        <w:t xml:space="preserve"> (see </w:t>
      </w:r>
      <w:r w:rsidR="00E6251E" w:rsidRPr="00A019AE">
        <w:rPr>
          <w:b/>
          <w:bCs/>
          <w:highlight w:val="yellow"/>
        </w:rPr>
        <w:t>Table of Materials</w:t>
      </w:r>
      <w:r w:rsidR="00E6251E" w:rsidRPr="00A019AE">
        <w:rPr>
          <w:highlight w:val="yellow"/>
        </w:rPr>
        <w:t>)</w:t>
      </w:r>
      <w:r w:rsidR="00334050" w:rsidRPr="00A019AE">
        <w:rPr>
          <w:highlight w:val="yellow"/>
        </w:rPr>
        <w:t>.</w:t>
      </w:r>
    </w:p>
    <w:p w14:paraId="7C113F3D" w14:textId="77777777" w:rsidR="002D6DA7" w:rsidRPr="00A019AE" w:rsidRDefault="002D6DA7" w:rsidP="00A019AE">
      <w:pPr>
        <w:pStyle w:val="ListParagraph"/>
        <w:pBdr>
          <w:top w:val="nil"/>
          <w:left w:val="nil"/>
          <w:bottom w:val="nil"/>
          <w:right w:val="nil"/>
          <w:between w:val="nil"/>
        </w:pBdr>
        <w:ind w:left="0"/>
        <w:rPr>
          <w:highlight w:val="yellow"/>
        </w:rPr>
      </w:pPr>
    </w:p>
    <w:p w14:paraId="1388A8E9" w14:textId="679B685C" w:rsidR="00265BF4" w:rsidRPr="00A019AE" w:rsidRDefault="00FB31BE" w:rsidP="00A019AE">
      <w:pPr>
        <w:pStyle w:val="ListParagraph"/>
        <w:numPr>
          <w:ilvl w:val="1"/>
          <w:numId w:val="20"/>
        </w:numPr>
        <w:pBdr>
          <w:top w:val="nil"/>
          <w:left w:val="nil"/>
          <w:bottom w:val="nil"/>
          <w:right w:val="nil"/>
          <w:between w:val="nil"/>
        </w:pBdr>
        <w:ind w:left="0" w:firstLine="0"/>
        <w:rPr>
          <w:highlight w:val="yellow"/>
        </w:rPr>
      </w:pPr>
      <w:r w:rsidRPr="00A019AE">
        <w:rPr>
          <w:highlight w:val="yellow"/>
        </w:rPr>
        <w:t xml:space="preserve">Place the mouse in a recovery cage over a heating pad at 33° C. Observe animals for signs of discomfort or pain. </w:t>
      </w:r>
    </w:p>
    <w:p w14:paraId="4FFF765A" w14:textId="77777777" w:rsidR="001A4410" w:rsidRPr="00A019AE" w:rsidRDefault="001A4410" w:rsidP="00A019AE">
      <w:pPr>
        <w:pStyle w:val="ListParagraph"/>
        <w:pBdr>
          <w:top w:val="nil"/>
          <w:left w:val="nil"/>
          <w:bottom w:val="nil"/>
          <w:right w:val="nil"/>
          <w:between w:val="nil"/>
        </w:pBdr>
        <w:ind w:left="0"/>
        <w:rPr>
          <w:highlight w:val="yellow"/>
        </w:rPr>
      </w:pPr>
    </w:p>
    <w:p w14:paraId="1CBE787E" w14:textId="48FB1B02" w:rsidR="001A4410" w:rsidRPr="00A019AE" w:rsidRDefault="00265BF4" w:rsidP="00A019AE">
      <w:pPr>
        <w:pStyle w:val="ListParagraph"/>
        <w:pBdr>
          <w:top w:val="nil"/>
          <w:left w:val="nil"/>
          <w:bottom w:val="nil"/>
          <w:right w:val="nil"/>
          <w:between w:val="nil"/>
        </w:pBdr>
        <w:ind w:left="0"/>
      </w:pPr>
      <w:r w:rsidRPr="00A019AE">
        <w:t>NOTE: Keep the mouse individually caged during all the procedures to avoid implant detaching.</w:t>
      </w:r>
      <w:r w:rsidR="001A4410" w:rsidRPr="00A019AE">
        <w:t xml:space="preserve"> In case of detachment of the cannula, perform euthanasia</w:t>
      </w:r>
      <w:r w:rsidR="007062B8" w:rsidRPr="00A019AE">
        <w:t xml:space="preserve"> by injecting </w:t>
      </w:r>
      <w:r w:rsidR="009E2396" w:rsidRPr="00A019AE">
        <w:t>150</w:t>
      </w:r>
      <w:r w:rsidR="008C2109" w:rsidRPr="00A019AE">
        <w:t xml:space="preserve"> </w:t>
      </w:r>
      <w:r w:rsidR="009E2396" w:rsidRPr="00A019AE">
        <w:t>mg/kg</w:t>
      </w:r>
      <w:r w:rsidR="008C2109" w:rsidRPr="00A019AE">
        <w:t xml:space="preserve"> of</w:t>
      </w:r>
      <w:r w:rsidR="009E2396" w:rsidRPr="00A019AE">
        <w:t xml:space="preserve"> sodium pentobarbital followed by decapitation after deep anesthesia is reached</w:t>
      </w:r>
      <w:r w:rsidR="001A4410" w:rsidRPr="00A019AE">
        <w:t>.</w:t>
      </w:r>
    </w:p>
    <w:p w14:paraId="16BDBDA5" w14:textId="52213F75" w:rsidR="00265BF4" w:rsidRPr="00A019AE" w:rsidRDefault="00265BF4" w:rsidP="00A019AE">
      <w:pPr>
        <w:pStyle w:val="ListParagraph"/>
        <w:pBdr>
          <w:top w:val="nil"/>
          <w:left w:val="nil"/>
          <w:bottom w:val="nil"/>
          <w:right w:val="nil"/>
          <w:between w:val="nil"/>
        </w:pBdr>
        <w:ind w:left="0"/>
      </w:pPr>
    </w:p>
    <w:p w14:paraId="409B12BC" w14:textId="5FF19D2E" w:rsidR="00334050" w:rsidRPr="00A019AE" w:rsidRDefault="00FB31BE" w:rsidP="00A019AE">
      <w:pPr>
        <w:pStyle w:val="ListParagraph"/>
        <w:numPr>
          <w:ilvl w:val="1"/>
          <w:numId w:val="20"/>
        </w:numPr>
        <w:pBdr>
          <w:top w:val="nil"/>
          <w:left w:val="nil"/>
          <w:bottom w:val="nil"/>
          <w:right w:val="nil"/>
          <w:between w:val="nil"/>
        </w:pBdr>
        <w:ind w:left="0" w:firstLine="0"/>
      </w:pPr>
      <w:r w:rsidRPr="00A019AE">
        <w:t>Inject subcutaneous</w:t>
      </w:r>
      <w:r w:rsidR="008E00B4" w:rsidRPr="00A019AE">
        <w:t>ly</w:t>
      </w:r>
      <w:r w:rsidRPr="00A019AE">
        <w:t xml:space="preserve"> (SC) meloxicam 1 mg/kg once daily for three days post-surgery to provide analgesia. </w:t>
      </w:r>
    </w:p>
    <w:p w14:paraId="3453CDC8" w14:textId="77777777" w:rsidR="002D6DA7" w:rsidRPr="00A019AE" w:rsidRDefault="002D6DA7" w:rsidP="00A019AE"/>
    <w:p w14:paraId="182A9D53" w14:textId="62C96070" w:rsidR="00334050" w:rsidRPr="00A019AE" w:rsidRDefault="00334050" w:rsidP="00A019AE">
      <w:pPr>
        <w:pStyle w:val="ListParagraph"/>
        <w:numPr>
          <w:ilvl w:val="1"/>
          <w:numId w:val="20"/>
        </w:numPr>
        <w:pBdr>
          <w:top w:val="nil"/>
          <w:left w:val="nil"/>
          <w:bottom w:val="nil"/>
          <w:right w:val="nil"/>
          <w:between w:val="nil"/>
        </w:pBdr>
        <w:ind w:left="0" w:firstLine="0"/>
      </w:pPr>
      <w:r w:rsidRPr="00A019AE">
        <w:t xml:space="preserve">Wait </w:t>
      </w:r>
      <w:r w:rsidR="006C3A52" w:rsidRPr="00A019AE">
        <w:t xml:space="preserve">at least </w:t>
      </w:r>
      <w:r w:rsidRPr="00A019AE">
        <w:t>7 days for complete recovery</w:t>
      </w:r>
      <w:r w:rsidR="006C3A52" w:rsidRPr="00A019AE">
        <w:t xml:space="preserve"> and 14 days for opsin expression before further procedures</w:t>
      </w:r>
      <w:r w:rsidRPr="00A019AE">
        <w:t>.</w:t>
      </w:r>
    </w:p>
    <w:p w14:paraId="24757A96" w14:textId="77777777" w:rsidR="005D5478" w:rsidRPr="00A019AE" w:rsidRDefault="005D5478" w:rsidP="00A019AE"/>
    <w:p w14:paraId="56755F06" w14:textId="7AB0BFE7" w:rsidR="00FE4CD8" w:rsidRPr="00A019AE" w:rsidRDefault="005D5478" w:rsidP="00A019AE">
      <w:pPr>
        <w:pStyle w:val="ListParagraph"/>
        <w:numPr>
          <w:ilvl w:val="0"/>
          <w:numId w:val="13"/>
        </w:numPr>
        <w:pBdr>
          <w:top w:val="nil"/>
          <w:left w:val="nil"/>
          <w:bottom w:val="nil"/>
          <w:right w:val="nil"/>
          <w:between w:val="nil"/>
        </w:pBdr>
        <w:ind w:left="0" w:firstLine="0"/>
        <w:rPr>
          <w:b/>
        </w:rPr>
      </w:pPr>
      <w:r w:rsidRPr="00A019AE">
        <w:rPr>
          <w:b/>
        </w:rPr>
        <w:t>Reach-to-grasp training</w:t>
      </w:r>
    </w:p>
    <w:p w14:paraId="69BEECE3" w14:textId="77777777" w:rsidR="008861C6" w:rsidRPr="00A019AE" w:rsidRDefault="008861C6" w:rsidP="00A019AE">
      <w:pPr>
        <w:pStyle w:val="ListParagraph"/>
        <w:pBdr>
          <w:top w:val="nil"/>
          <w:left w:val="nil"/>
          <w:bottom w:val="nil"/>
          <w:right w:val="nil"/>
          <w:between w:val="nil"/>
        </w:pBdr>
        <w:ind w:left="0"/>
        <w:rPr>
          <w:b/>
        </w:rPr>
      </w:pPr>
    </w:p>
    <w:p w14:paraId="09AA5127" w14:textId="77777777" w:rsidR="00243F4A" w:rsidRPr="00A019AE" w:rsidRDefault="00243F4A" w:rsidP="00A019AE">
      <w:pPr>
        <w:pStyle w:val="ListParagraph"/>
        <w:numPr>
          <w:ilvl w:val="0"/>
          <w:numId w:val="17"/>
        </w:numPr>
        <w:ind w:left="0" w:firstLine="0"/>
        <w:rPr>
          <w:vanish/>
        </w:rPr>
      </w:pPr>
    </w:p>
    <w:p w14:paraId="7601D87D" w14:textId="77777777" w:rsidR="00243F4A" w:rsidRPr="00A019AE" w:rsidRDefault="00243F4A" w:rsidP="00A019AE">
      <w:pPr>
        <w:pStyle w:val="ListParagraph"/>
        <w:numPr>
          <w:ilvl w:val="0"/>
          <w:numId w:val="17"/>
        </w:numPr>
        <w:ind w:left="0" w:firstLine="0"/>
        <w:rPr>
          <w:vanish/>
        </w:rPr>
      </w:pPr>
    </w:p>
    <w:p w14:paraId="16C93E9A" w14:textId="5802C003" w:rsidR="002E0F04" w:rsidRPr="00A019AE" w:rsidRDefault="00334050" w:rsidP="00A019AE">
      <w:pPr>
        <w:pStyle w:val="ListParagraph"/>
        <w:numPr>
          <w:ilvl w:val="1"/>
          <w:numId w:val="17"/>
        </w:numPr>
        <w:ind w:left="0" w:firstLine="0"/>
      </w:pPr>
      <w:r w:rsidRPr="00A019AE">
        <w:t>On day 7 post-surgery</w:t>
      </w:r>
      <w:r w:rsidR="002E0F04" w:rsidRPr="00A019AE">
        <w:t>,</w:t>
      </w:r>
      <w:r w:rsidRPr="00A019AE">
        <w:t xml:space="preserve"> start </w:t>
      </w:r>
      <w:r w:rsidR="00FE4CD8" w:rsidRPr="00A019AE">
        <w:t xml:space="preserve">the </w:t>
      </w:r>
      <w:r w:rsidRPr="00A019AE">
        <w:t>food depriv</w:t>
      </w:r>
      <w:r w:rsidR="003B42EC" w:rsidRPr="00A019AE">
        <w:t>ation</w:t>
      </w:r>
      <w:r w:rsidR="00FE4CD8" w:rsidRPr="00A019AE">
        <w:t xml:space="preserve"> protocol</w:t>
      </w:r>
      <w:r w:rsidR="007F5D5F" w:rsidRPr="00A019AE">
        <w:fldChar w:fldCharType="begin"/>
      </w:r>
      <w:r w:rsidR="007F5D5F" w:rsidRPr="00A019AE">
        <w:instrText xml:space="preserve"> ADDIN EN.CITE &lt;EndNote&gt;&lt;Cite&gt;&lt;Author&gt;Rowland&lt;/Author&gt;&lt;RecNum&gt;88&lt;/RecNum&gt;&lt;DisplayText&gt;&lt;style face="superscript"&gt;28&lt;/style&gt;&lt;/DisplayText&gt;&lt;record&gt;&lt;rec-number&gt;88&lt;/rec-number&gt;&lt;foreign-keys&gt;&lt;key app="EN" db-id="50sa99fz4fswdresvs7pa5p8vwws90a92taw" timestamp="1632869097"&gt;88&lt;/key&gt;&lt;/foreign-keys&gt;&lt;ref-type name="Journal Article"&gt;17&lt;/ref-type&gt;&lt;contributors&gt;&lt;authors&gt;&lt;author&gt;Rowland, N. E.&lt;/author&gt;&lt;/authors&gt;&lt;translated-authors&gt;&lt;author&gt;Comp, Med&lt;/author&gt;&lt;/translated-authors&gt;&lt;/contributors&gt;&lt;auth-address&gt;Department of Psychology, University of Florida, Gainesville, FL, USA. nrowland@ufl.edu&lt;/auth-address&gt;&lt;titles&gt;&lt;title&gt;Food or fluid restriction in common laboratory animals: balancing welfare considerations with scientific inquiry&lt;/title&gt;&lt;/titles&gt;&lt;number&gt;1532-0820 (Print)&lt;/number&gt;&lt;dates&gt;&lt;/dates&gt;&lt;urls&gt;&lt;/urls&gt;&lt;remote-database-provider&gt;2007 Apr&lt;/remote-database-provider&gt;&lt;language&gt;eng&lt;/language&gt;&lt;/record&gt;&lt;/Cite&gt;&lt;/EndNote&gt;</w:instrText>
      </w:r>
      <w:r w:rsidR="007F5D5F" w:rsidRPr="00A019AE">
        <w:fldChar w:fldCharType="separate"/>
      </w:r>
      <w:r w:rsidR="007F5D5F" w:rsidRPr="00A019AE">
        <w:rPr>
          <w:noProof/>
          <w:vertAlign w:val="superscript"/>
        </w:rPr>
        <w:t>28</w:t>
      </w:r>
      <w:r w:rsidR="007F5D5F" w:rsidRPr="00A019AE">
        <w:fldChar w:fldCharType="end"/>
      </w:r>
      <w:r w:rsidRPr="00A019AE">
        <w:t xml:space="preserve">. </w:t>
      </w:r>
      <w:r w:rsidR="00FE4CD8" w:rsidRPr="00A019AE">
        <w:t xml:space="preserve">Weigh mice for three consecutive days to determine their average ad libitum body weight. </w:t>
      </w:r>
      <w:r w:rsidR="000F5D23" w:rsidRPr="00A019AE">
        <w:t>Then, s</w:t>
      </w:r>
      <w:r w:rsidRPr="00A019AE">
        <w:t>chedule food restriction</w:t>
      </w:r>
      <w:r w:rsidR="00F603D6" w:rsidRPr="00A019AE">
        <w:t>s</w:t>
      </w:r>
      <w:r w:rsidRPr="00A019AE">
        <w:t xml:space="preserve"> so </w:t>
      </w:r>
      <w:r w:rsidR="00F603D6" w:rsidRPr="00A019AE">
        <w:t xml:space="preserve">that the </w:t>
      </w:r>
      <w:r w:rsidRPr="00A019AE">
        <w:t xml:space="preserve">animals </w:t>
      </w:r>
      <w:r w:rsidR="00F603D6" w:rsidRPr="00A019AE">
        <w:t>receive</w:t>
      </w:r>
      <w:r w:rsidRPr="00A019AE">
        <w:t xml:space="preserve"> enough nutrients to maintain approximately 90% and not less </w:t>
      </w:r>
      <w:r w:rsidR="00F603D6" w:rsidRPr="00A019AE">
        <w:t>than</w:t>
      </w:r>
      <w:r w:rsidRPr="00A019AE">
        <w:t xml:space="preserve"> 85% of body weight.</w:t>
      </w:r>
      <w:r w:rsidR="00B2615A" w:rsidRPr="00A019AE">
        <w:t xml:space="preserve"> </w:t>
      </w:r>
    </w:p>
    <w:p w14:paraId="04CF5A2E" w14:textId="77777777" w:rsidR="002E0F04" w:rsidRPr="00A019AE" w:rsidRDefault="002E0F04" w:rsidP="00A019AE">
      <w:pPr>
        <w:pStyle w:val="ListParagraph"/>
        <w:ind w:left="0"/>
      </w:pPr>
    </w:p>
    <w:p w14:paraId="35E249A0" w14:textId="4C81C52D" w:rsidR="00334050" w:rsidRPr="00A019AE" w:rsidRDefault="002E0F04" w:rsidP="00A019AE">
      <w:pPr>
        <w:pStyle w:val="ListParagraph"/>
        <w:ind w:left="0"/>
      </w:pPr>
      <w:r w:rsidRPr="00A019AE">
        <w:t xml:space="preserve">NOTE: </w:t>
      </w:r>
      <w:r w:rsidR="00B2615A" w:rsidRPr="00A019AE">
        <w:t xml:space="preserve">This is achieved </w:t>
      </w:r>
      <w:r w:rsidR="00A520A2" w:rsidRPr="00A019AE">
        <w:t xml:space="preserve">by </w:t>
      </w:r>
      <w:r w:rsidR="00B2615A" w:rsidRPr="00A019AE">
        <w:t>providing 2</w:t>
      </w:r>
      <w:r w:rsidR="00FE4CD8" w:rsidRPr="00A019AE">
        <w:t>.5</w:t>
      </w:r>
      <w:r w:rsidR="00B2615A" w:rsidRPr="00A019AE">
        <w:t>-3 g of food daily.</w:t>
      </w:r>
      <w:r w:rsidR="00334050" w:rsidRPr="00A019AE">
        <w:t xml:space="preserve"> Monitor animal</w:t>
      </w:r>
      <w:r w:rsidR="0040605A">
        <w:t>s'</w:t>
      </w:r>
      <w:r w:rsidR="00334050" w:rsidRPr="00A019AE">
        <w:t xml:space="preserve"> weight daily</w:t>
      </w:r>
      <w:r w:rsidR="006F5A78" w:rsidRPr="00A019AE">
        <w:t xml:space="preserve"> and score </w:t>
      </w:r>
      <w:r w:rsidR="006F5A78" w:rsidRPr="00A019AE">
        <w:lastRenderedPageBreak/>
        <w:t>for overall well</w:t>
      </w:r>
      <w:r w:rsidR="00A520A2" w:rsidRPr="00A019AE">
        <w:t>-</w:t>
      </w:r>
      <w:r w:rsidR="006F5A78" w:rsidRPr="00A019AE">
        <w:t>b</w:t>
      </w:r>
      <w:r w:rsidR="00645681" w:rsidRPr="00A019AE">
        <w:t>eing observing animals</w:t>
      </w:r>
      <w:r w:rsidR="00D82049" w:rsidRPr="00A019AE">
        <w:t>'</w:t>
      </w:r>
      <w:r w:rsidR="00645681" w:rsidRPr="00A019AE">
        <w:t xml:space="preserve"> behavio</w:t>
      </w:r>
      <w:r w:rsidR="006F5A78" w:rsidRPr="00A019AE">
        <w:t>r</w:t>
      </w:r>
      <w:r w:rsidR="00645681" w:rsidRPr="00A019AE">
        <w:t xml:space="preserve"> and appearance</w:t>
      </w:r>
      <w:r w:rsidR="00A520A2" w:rsidRPr="00A019AE">
        <w:t>,</w:t>
      </w:r>
      <w:r w:rsidR="00180A31" w:rsidRPr="00A019AE">
        <w:t xml:space="preserve"> for example</w:t>
      </w:r>
      <w:r w:rsidR="00A520A2" w:rsidRPr="00A019AE">
        <w:t>,</w:t>
      </w:r>
      <w:r w:rsidR="00180A31" w:rsidRPr="00A019AE">
        <w:t xml:space="preserve"> coat and eyes appearance</w:t>
      </w:r>
      <w:r w:rsidR="00334050" w:rsidRPr="00A019AE">
        <w:t>.</w:t>
      </w:r>
      <w:r w:rsidR="00180A31" w:rsidRPr="00A019AE">
        <w:t xml:space="preserve"> Use the body condition scoring system from </w:t>
      </w:r>
      <w:r w:rsidR="00A520A2" w:rsidRPr="00A019AE">
        <w:t>Reference</w:t>
      </w:r>
      <w:r w:rsidR="00E96F5D" w:rsidRPr="00A019AE">
        <w:fldChar w:fldCharType="begin"/>
      </w:r>
      <w:r w:rsidR="007F5D5F" w:rsidRPr="00A019AE">
        <w:instrText xml:space="preserve"> ADDIN EN.CITE &lt;EndNote&gt;&lt;Cite&gt;&lt;Author&gt;Ullman-Culleré&lt;/Author&gt;&lt;RecNum&gt;86&lt;/RecNum&gt;&lt;DisplayText&gt;&lt;style face="superscript"&gt;29&lt;/style&gt;&lt;/DisplayText&gt;&lt;record&gt;&lt;rec-number&gt;86&lt;/rec-number&gt;&lt;foreign-keys&gt;&lt;key app="EN" db-id="50sa99fz4fswdresvs7pa5p8vwws90a92taw" timestamp="1629740691"&gt;86&lt;/key&gt;&lt;/foreign-keys&gt;&lt;ref-type name="Journal Article"&gt;17&lt;/ref-type&gt;&lt;contributors&gt;&lt;authors&gt;&lt;author&gt;Ullman-Culleré, M. H.&lt;/author&gt;&lt;author&gt;Foltz, C. J.&lt;/author&gt;&lt;/authors&gt;&lt;translated-authors&gt;&lt;author&gt;Lab Anim, Sci&lt;/author&gt;&lt;/translated-authors&gt;&lt;/contributors&gt;&lt;auth-address&gt;Center for Cancer Research, Massachusetts Institute of Technology, Cambridge 02139, USA. FAU - Foltz, C J&lt;/auth-address&gt;&lt;titles&gt;&lt;title&gt;Body condition scoring: a rapid and accurate method for assessing health status in mice&lt;/title&gt;&lt;/titles&gt;&lt;number&gt;0023-6764 (Print)&lt;/number&gt;&lt;dates&gt;&lt;/dates&gt;&lt;urls&gt;&lt;/urls&gt;&lt;remote-database-provider&gt;1999 Jun&lt;/remote-database-provider&gt;&lt;language&gt;eng&lt;/language&gt;&lt;/record&gt;&lt;/Cite&gt;&lt;/EndNote&gt;</w:instrText>
      </w:r>
      <w:r w:rsidR="00E96F5D" w:rsidRPr="00A019AE">
        <w:fldChar w:fldCharType="separate"/>
      </w:r>
      <w:r w:rsidR="007F5D5F" w:rsidRPr="00A019AE">
        <w:rPr>
          <w:noProof/>
          <w:vertAlign w:val="superscript"/>
        </w:rPr>
        <w:t>29</w:t>
      </w:r>
      <w:r w:rsidR="00E96F5D" w:rsidRPr="00A019AE">
        <w:fldChar w:fldCharType="end"/>
      </w:r>
      <w:r w:rsidR="00180A31" w:rsidRPr="00A019AE">
        <w:t xml:space="preserve">. </w:t>
      </w:r>
      <w:r w:rsidR="00334050" w:rsidRPr="00A019AE">
        <w:t xml:space="preserve"> </w:t>
      </w:r>
    </w:p>
    <w:p w14:paraId="09DAB4A3" w14:textId="77777777" w:rsidR="002D6DA7" w:rsidRPr="00A019AE" w:rsidRDefault="002D6DA7" w:rsidP="00A019AE"/>
    <w:p w14:paraId="3F2ACEF5" w14:textId="4332FE13" w:rsidR="00FC2E52" w:rsidRPr="00A019AE" w:rsidRDefault="00FC2E52" w:rsidP="00A019AE">
      <w:pPr>
        <w:pStyle w:val="ListParagraph"/>
        <w:numPr>
          <w:ilvl w:val="1"/>
          <w:numId w:val="17"/>
        </w:numPr>
        <w:ind w:left="0" w:firstLine="0"/>
      </w:pPr>
      <w:r w:rsidRPr="00A019AE">
        <w:t>During the pre-training, training</w:t>
      </w:r>
      <w:r w:rsidR="00C706BC" w:rsidRPr="00A019AE">
        <w:t>,</w:t>
      </w:r>
      <w:r w:rsidRPr="00A019AE">
        <w:t xml:space="preserve"> and testing periods</w:t>
      </w:r>
      <w:r w:rsidR="00C706BC" w:rsidRPr="00A019AE">
        <w:t>,</w:t>
      </w:r>
      <w:r w:rsidRPr="00A019AE">
        <w:t xml:space="preserve"> </w:t>
      </w:r>
      <w:r w:rsidR="00C706BC" w:rsidRPr="00A019AE">
        <w:t>provide each mouse with</w:t>
      </w:r>
      <w:r w:rsidRPr="00A019AE">
        <w:t xml:space="preserve"> </w:t>
      </w:r>
      <w:r w:rsidR="009E2396" w:rsidRPr="00A019AE">
        <w:t>20 pellets (20</w:t>
      </w:r>
      <w:r w:rsidR="00ED24F7" w:rsidRPr="00A019AE">
        <w:t xml:space="preserve"> </w:t>
      </w:r>
      <w:r w:rsidR="009E2396" w:rsidRPr="00A019AE">
        <w:t xml:space="preserve">mg </w:t>
      </w:r>
      <w:r w:rsidR="00ED24F7" w:rsidRPr="00A019AE">
        <w:t xml:space="preserve">of </w:t>
      </w:r>
      <w:r w:rsidR="009E2396" w:rsidRPr="00A019AE">
        <w:t>dustless chocolate</w:t>
      </w:r>
      <w:r w:rsidR="0040605A">
        <w:t>-</w:t>
      </w:r>
      <w:r w:rsidR="009E2396" w:rsidRPr="00A019AE">
        <w:t>flavored pellets)</w:t>
      </w:r>
      <w:r w:rsidR="00C73CAA" w:rsidRPr="00A019AE">
        <w:t xml:space="preserve"> </w:t>
      </w:r>
      <w:r w:rsidRPr="00A019AE">
        <w:t xml:space="preserve">daily </w:t>
      </w:r>
      <w:r w:rsidR="002A2A73" w:rsidRPr="00A019AE">
        <w:t xml:space="preserve">(see </w:t>
      </w:r>
      <w:r w:rsidR="002A2A73" w:rsidRPr="00A019AE">
        <w:rPr>
          <w:b/>
          <w:bCs/>
        </w:rPr>
        <w:t>Table of Materials</w:t>
      </w:r>
      <w:r w:rsidR="002A2A73" w:rsidRPr="00A019AE">
        <w:t xml:space="preserve">) </w:t>
      </w:r>
      <w:r w:rsidRPr="00A019AE">
        <w:t>(eaten during the task or after) besides the standard food pellets.</w:t>
      </w:r>
    </w:p>
    <w:p w14:paraId="6D1D4E94" w14:textId="77777777" w:rsidR="002D6DA7" w:rsidRPr="00A019AE" w:rsidRDefault="002D6DA7" w:rsidP="00A019AE"/>
    <w:p w14:paraId="452F5C1C" w14:textId="0F1A2FE0" w:rsidR="00334050" w:rsidRPr="00A019AE" w:rsidRDefault="00334050" w:rsidP="00A019AE">
      <w:pPr>
        <w:pStyle w:val="ListParagraph"/>
        <w:numPr>
          <w:ilvl w:val="1"/>
          <w:numId w:val="17"/>
        </w:numPr>
        <w:ind w:left="0" w:firstLine="0"/>
      </w:pPr>
      <w:r w:rsidRPr="00A019AE">
        <w:t>Three days before habituation</w:t>
      </w:r>
      <w:r w:rsidR="002A2A73" w:rsidRPr="00A019AE">
        <w:t>, scatter 0.4 g/animal/day 20 mg of dustless chocolate-flavored pellets in their home cages</w:t>
      </w:r>
      <w:r w:rsidR="00D238D9" w:rsidRPr="00A019AE">
        <w:t>,</w:t>
      </w:r>
      <w:r w:rsidR="002A2A73" w:rsidRPr="00A019AE">
        <w:t xml:space="preserve"> so mice get acquainted with the pellets that</w:t>
      </w:r>
      <w:r w:rsidRPr="00A019AE">
        <w:t xml:space="preserve"> serve as </w:t>
      </w:r>
      <w:r w:rsidR="002A2A73" w:rsidRPr="00A019AE">
        <w:t xml:space="preserve">a </w:t>
      </w:r>
      <w:r w:rsidRPr="00A019AE">
        <w:t xml:space="preserve">reward during the reach-to-grasp task.  </w:t>
      </w:r>
    </w:p>
    <w:p w14:paraId="41055341" w14:textId="77777777" w:rsidR="002D6DA7" w:rsidRPr="00A019AE" w:rsidRDefault="002D6DA7" w:rsidP="00A019AE"/>
    <w:p w14:paraId="44ED87F8" w14:textId="3194CD38" w:rsidR="00334050" w:rsidRPr="00A019AE" w:rsidRDefault="00334050" w:rsidP="00A019AE">
      <w:pPr>
        <w:pStyle w:val="ListParagraph"/>
        <w:numPr>
          <w:ilvl w:val="1"/>
          <w:numId w:val="17"/>
        </w:numPr>
        <w:ind w:left="0" w:firstLine="0"/>
      </w:pPr>
      <w:r w:rsidRPr="00A019AE">
        <w:t xml:space="preserve">Habituate mice by placing them 10 min in the testing chamber one day before pre-training with pellets </w:t>
      </w:r>
      <w:r w:rsidR="00453997" w:rsidRPr="00A019AE">
        <w:t>scattered</w:t>
      </w:r>
      <w:r w:rsidRPr="00A019AE">
        <w:t xml:space="preserve"> on the </w:t>
      </w:r>
      <w:r w:rsidR="0052375B" w:rsidRPr="00A019AE">
        <w:t>chamber floo</w:t>
      </w:r>
      <w:r w:rsidRPr="00A019AE">
        <w:t>r</w:t>
      </w:r>
      <w:r w:rsidR="00151975" w:rsidRPr="00A019AE">
        <w:t xml:space="preserve"> (</w:t>
      </w:r>
      <w:r w:rsidR="00151975" w:rsidRPr="00A019AE">
        <w:rPr>
          <w:b/>
        </w:rPr>
        <w:t>Figure 1</w:t>
      </w:r>
      <w:r w:rsidR="0084279B" w:rsidRPr="00A019AE">
        <w:rPr>
          <w:b/>
        </w:rPr>
        <w:t>A</w:t>
      </w:r>
      <w:r w:rsidR="00151975" w:rsidRPr="00A019AE">
        <w:t>)</w:t>
      </w:r>
      <w:r w:rsidRPr="00A019AE">
        <w:t xml:space="preserve">. </w:t>
      </w:r>
    </w:p>
    <w:p w14:paraId="4BB71AD5" w14:textId="77777777" w:rsidR="002D6DA7" w:rsidRPr="00A019AE" w:rsidRDefault="002D6DA7" w:rsidP="00A019AE"/>
    <w:p w14:paraId="24CA6ADE" w14:textId="77777777" w:rsidR="002D6DA7" w:rsidRPr="00A019AE" w:rsidRDefault="00334050" w:rsidP="00A019AE">
      <w:pPr>
        <w:pStyle w:val="ListParagraph"/>
        <w:numPr>
          <w:ilvl w:val="1"/>
          <w:numId w:val="17"/>
        </w:numPr>
        <w:ind w:left="0" w:firstLine="0"/>
      </w:pPr>
      <w:r w:rsidRPr="00A019AE">
        <w:t>Allow food daily after training and testing</w:t>
      </w:r>
      <w:r w:rsidR="00000BBA" w:rsidRPr="00A019AE">
        <w:t>. K</w:t>
      </w:r>
      <w:r w:rsidR="007908A4" w:rsidRPr="00A019AE">
        <w:t>eep a similar schedule every day</w:t>
      </w:r>
      <w:r w:rsidRPr="00A019AE">
        <w:t>.</w:t>
      </w:r>
    </w:p>
    <w:p w14:paraId="2CC72D1E" w14:textId="77777777" w:rsidR="002D6DA7" w:rsidRPr="00A019AE" w:rsidRDefault="002D6DA7" w:rsidP="00A019AE">
      <w:pPr>
        <w:pStyle w:val="ListParagraph"/>
        <w:ind w:left="0"/>
      </w:pPr>
    </w:p>
    <w:p w14:paraId="1FB518F1" w14:textId="257DC445" w:rsidR="00334050" w:rsidRPr="00A019AE" w:rsidRDefault="00334050" w:rsidP="00A019AE">
      <w:pPr>
        <w:pStyle w:val="ListParagraph"/>
        <w:numPr>
          <w:ilvl w:val="1"/>
          <w:numId w:val="17"/>
        </w:numPr>
        <w:ind w:left="0" w:firstLine="0"/>
      </w:pPr>
      <w:r w:rsidRPr="00A019AE">
        <w:t>On the first day of pre-training</w:t>
      </w:r>
      <w:r w:rsidR="00453997" w:rsidRPr="00A019AE">
        <w:t>,</w:t>
      </w:r>
      <w:r w:rsidRPr="00A019AE">
        <w:t xml:space="preserve"> </w:t>
      </w:r>
      <w:r w:rsidR="0080226F" w:rsidRPr="00A019AE">
        <w:t xml:space="preserve">place the </w:t>
      </w:r>
      <w:r w:rsidRPr="00A019AE">
        <w:t>mice in the reach-to-grasp chamber and observe from the front</w:t>
      </w:r>
      <w:r w:rsidR="00453997" w:rsidRPr="00A019AE">
        <w:t xml:space="preserve">. </w:t>
      </w:r>
      <w:r w:rsidR="00021185" w:rsidRPr="00A019AE">
        <w:t>Place the p</w:t>
      </w:r>
      <w:r w:rsidRPr="00A019AE">
        <w:t xml:space="preserve">ellets in front of the chamber close to the opening </w:t>
      </w:r>
      <w:r w:rsidR="00021185" w:rsidRPr="00A019AE">
        <w:t xml:space="preserve">so that they </w:t>
      </w:r>
      <w:r w:rsidRPr="00A019AE">
        <w:t xml:space="preserve">start consuming the pellets. At this </w:t>
      </w:r>
      <w:r w:rsidR="00453997" w:rsidRPr="00A019AE">
        <w:t>stage,</w:t>
      </w:r>
      <w:r w:rsidRPr="00A019AE">
        <w:t xml:space="preserve"> mice </w:t>
      </w:r>
      <w:r w:rsidR="00645681" w:rsidRPr="00A019AE">
        <w:t>are allowed to</w:t>
      </w:r>
      <w:r w:rsidRPr="00A019AE">
        <w:t xml:space="preserve"> grab the pellets in any form. </w:t>
      </w:r>
    </w:p>
    <w:p w14:paraId="5CEF4B2C" w14:textId="77777777" w:rsidR="002D6DA7" w:rsidRPr="00A019AE" w:rsidRDefault="002D6DA7" w:rsidP="00A019AE"/>
    <w:p w14:paraId="1EF42746" w14:textId="232E7238" w:rsidR="002D6DA7" w:rsidRPr="00A019AE" w:rsidRDefault="00334050" w:rsidP="00A019AE">
      <w:pPr>
        <w:pStyle w:val="ListParagraph"/>
        <w:numPr>
          <w:ilvl w:val="1"/>
          <w:numId w:val="17"/>
        </w:numPr>
        <w:ind w:left="0" w:firstLine="0"/>
      </w:pPr>
      <w:r w:rsidRPr="00A019AE">
        <w:t>On day two of pre</w:t>
      </w:r>
      <w:r w:rsidR="006A654E" w:rsidRPr="00A019AE">
        <w:t>-</w:t>
      </w:r>
      <w:r w:rsidRPr="00A019AE">
        <w:t>training</w:t>
      </w:r>
      <w:r w:rsidR="00453997" w:rsidRPr="00A019AE">
        <w:t>,</w:t>
      </w:r>
      <w:r w:rsidRPr="00A019AE">
        <w:t xml:space="preserve"> </w:t>
      </w:r>
      <w:r w:rsidR="006A781F" w:rsidRPr="00A019AE">
        <w:t xml:space="preserve">place </w:t>
      </w:r>
      <w:r w:rsidRPr="00A019AE">
        <w:t xml:space="preserve">the pellets further and further from the opening until getting them to the indentation </w:t>
      </w:r>
      <w:r w:rsidR="006A654E" w:rsidRPr="00A019AE">
        <w:t xml:space="preserve">(1 cm from the opening) </w:t>
      </w:r>
      <w:r w:rsidRPr="00A019AE">
        <w:t>so mice c</w:t>
      </w:r>
      <w:r w:rsidR="00645681" w:rsidRPr="00A019AE">
        <w:t>an</w:t>
      </w:r>
      <w:r w:rsidRPr="00A019AE">
        <w:t xml:space="preserve"> shape their reach-to-grasp movement</w:t>
      </w:r>
      <w:r w:rsidR="006A654E" w:rsidRPr="00A019AE">
        <w:t xml:space="preserve"> (</w:t>
      </w:r>
      <w:r w:rsidR="006A654E" w:rsidRPr="00A019AE">
        <w:rPr>
          <w:b/>
        </w:rPr>
        <w:t>Figure 1C</w:t>
      </w:r>
      <w:r w:rsidR="006A654E" w:rsidRPr="00A019AE">
        <w:t>)</w:t>
      </w:r>
      <w:r w:rsidRPr="00A019AE">
        <w:t>.</w:t>
      </w:r>
    </w:p>
    <w:p w14:paraId="018AA6DA" w14:textId="17935876" w:rsidR="00334050" w:rsidRPr="00A019AE" w:rsidRDefault="00334050" w:rsidP="00A019AE">
      <w:r w:rsidRPr="00A019AE">
        <w:t xml:space="preserve"> </w:t>
      </w:r>
    </w:p>
    <w:p w14:paraId="2F5BECAE" w14:textId="77777777" w:rsidR="007C1339" w:rsidRPr="00A019AE" w:rsidRDefault="0099688B" w:rsidP="00A019AE">
      <w:pPr>
        <w:pStyle w:val="ListParagraph"/>
        <w:numPr>
          <w:ilvl w:val="1"/>
          <w:numId w:val="17"/>
        </w:numPr>
        <w:ind w:left="0" w:firstLine="0"/>
      </w:pPr>
      <w:r w:rsidRPr="00A019AE">
        <w:t>T</w:t>
      </w:r>
      <w:r w:rsidR="007908A4" w:rsidRPr="00A019AE">
        <w:t>rain</w:t>
      </w:r>
      <w:r w:rsidRPr="00A019AE">
        <w:t xml:space="preserve"> mice to run to the rear of the cage and return to the cage opening to receive the next food pellet</w:t>
      </w:r>
      <w:r w:rsidR="004E130F" w:rsidRPr="00A019AE">
        <w:t xml:space="preserve"> as a strategy to individualize trials</w:t>
      </w:r>
      <w:r w:rsidRPr="00A019AE">
        <w:t>.</w:t>
      </w:r>
      <w:r w:rsidR="006A654E" w:rsidRPr="00A019AE">
        <w:t xml:space="preserve"> </w:t>
      </w:r>
    </w:p>
    <w:p w14:paraId="5975DF52" w14:textId="77777777" w:rsidR="007C1339" w:rsidRPr="00A019AE" w:rsidRDefault="007C1339" w:rsidP="00A019AE">
      <w:pPr>
        <w:pStyle w:val="ListParagraph"/>
        <w:ind w:left="0"/>
        <w:rPr>
          <w:color w:val="0070C0"/>
        </w:rPr>
      </w:pPr>
    </w:p>
    <w:p w14:paraId="189A57AB" w14:textId="6042448B" w:rsidR="0099688B" w:rsidRPr="00A019AE" w:rsidRDefault="007C1339" w:rsidP="00A019AE">
      <w:pPr>
        <w:pStyle w:val="ListParagraph"/>
        <w:ind w:left="0"/>
      </w:pPr>
      <w:r w:rsidRPr="00A019AE">
        <w:t xml:space="preserve">NOTE: </w:t>
      </w:r>
      <w:r w:rsidR="006A654E" w:rsidRPr="00A019AE">
        <w:t xml:space="preserve">This can be achieved by waiting until the mouse is in the rear of the cage before placing </w:t>
      </w:r>
      <w:r w:rsidR="00361D7B" w:rsidRPr="00A019AE">
        <w:t>a</w:t>
      </w:r>
      <w:r w:rsidR="006A654E" w:rsidRPr="00A019AE">
        <w:t xml:space="preserve"> pellet in the indentation for each trial. </w:t>
      </w:r>
    </w:p>
    <w:p w14:paraId="3922363C" w14:textId="77777777" w:rsidR="002D6DA7" w:rsidRPr="00A019AE" w:rsidRDefault="002D6DA7" w:rsidP="00A019AE"/>
    <w:p w14:paraId="54B51601" w14:textId="77777777" w:rsidR="00434EF0" w:rsidRPr="00A019AE" w:rsidRDefault="00334050" w:rsidP="00A019AE">
      <w:pPr>
        <w:pStyle w:val="ListParagraph"/>
        <w:numPr>
          <w:ilvl w:val="1"/>
          <w:numId w:val="17"/>
        </w:numPr>
        <w:ind w:left="0" w:firstLine="0"/>
      </w:pPr>
      <w:r w:rsidRPr="00A019AE">
        <w:t xml:space="preserve">Place pellets to be grasped by either their right or left paw. </w:t>
      </w:r>
    </w:p>
    <w:p w14:paraId="380E4DDF" w14:textId="77777777" w:rsidR="00434EF0" w:rsidRPr="00A019AE" w:rsidRDefault="00434EF0" w:rsidP="00A019AE">
      <w:pPr>
        <w:pStyle w:val="ListParagraph"/>
        <w:ind w:left="0"/>
      </w:pPr>
    </w:p>
    <w:p w14:paraId="3F2FAFBE" w14:textId="0E397888" w:rsidR="00334050" w:rsidRPr="00A019AE" w:rsidRDefault="00434EF0" w:rsidP="00A019AE">
      <w:pPr>
        <w:pStyle w:val="ListParagraph"/>
        <w:ind w:left="0"/>
      </w:pPr>
      <w:r w:rsidRPr="00A019AE">
        <w:t xml:space="preserve">NOTE: </w:t>
      </w:r>
      <w:r w:rsidR="00334050" w:rsidRPr="00A019AE">
        <w:t>Mice start using pr</w:t>
      </w:r>
      <w:r w:rsidR="004F0274" w:rsidRPr="00A019AE">
        <w:t>eferentially one paw to grasp, w</w:t>
      </w:r>
      <w:r w:rsidR="00334050" w:rsidRPr="00A019AE">
        <w:t>hich will be used the following days of training and testing.</w:t>
      </w:r>
    </w:p>
    <w:p w14:paraId="4770FC5F" w14:textId="77777777" w:rsidR="002D6DA7" w:rsidRPr="00A019AE" w:rsidRDefault="002D6DA7" w:rsidP="00A019AE"/>
    <w:p w14:paraId="2375EEDB" w14:textId="5039F06C" w:rsidR="00334050" w:rsidRPr="00A019AE" w:rsidRDefault="00334050" w:rsidP="00A019AE">
      <w:pPr>
        <w:pStyle w:val="ListParagraph"/>
        <w:numPr>
          <w:ilvl w:val="1"/>
          <w:numId w:val="19"/>
        </w:numPr>
        <w:ind w:left="0" w:firstLine="0"/>
      </w:pPr>
      <w:r w:rsidRPr="00A019AE">
        <w:t>Train animals for 6 days in daily sessions lasting 20 trials or until a maximum of 10 min elapse. From day 2 of training</w:t>
      </w:r>
      <w:r w:rsidR="00E15C59" w:rsidRPr="00A019AE">
        <w:t>,</w:t>
      </w:r>
      <w:r w:rsidRPr="00A019AE">
        <w:t xml:space="preserve"> put the mock receiver</w:t>
      </w:r>
      <w:r w:rsidR="00E97240" w:rsidRPr="00A019AE">
        <w:t xml:space="preserve"> (</w:t>
      </w:r>
      <w:r w:rsidR="0099225E" w:rsidRPr="00A019AE">
        <w:t xml:space="preserve">dimensions </w:t>
      </w:r>
      <w:r w:rsidR="00E97240" w:rsidRPr="00A019AE">
        <w:t xml:space="preserve">12 </w:t>
      </w:r>
      <w:r w:rsidR="00E15C59" w:rsidRPr="00A019AE">
        <w:t>x</w:t>
      </w:r>
      <w:r w:rsidR="00E97240" w:rsidRPr="00A019AE">
        <w:t xml:space="preserve"> 18 </w:t>
      </w:r>
      <w:r w:rsidR="00E15C59" w:rsidRPr="00A019AE">
        <w:t>x</w:t>
      </w:r>
      <w:r w:rsidR="00E97240" w:rsidRPr="00A019AE">
        <w:t xml:space="preserve"> 7 mm, 1 g</w:t>
      </w:r>
      <w:r w:rsidR="00DE4CEA" w:rsidRPr="00A019AE">
        <w:t xml:space="preserve">, see </w:t>
      </w:r>
      <w:r w:rsidR="00DE4CEA" w:rsidRPr="00A019AE">
        <w:rPr>
          <w:b/>
          <w:bCs/>
        </w:rPr>
        <w:t>Table of Materials</w:t>
      </w:r>
      <w:r w:rsidR="00E97240" w:rsidRPr="00A019AE">
        <w:t>)</w:t>
      </w:r>
      <w:r w:rsidR="00CB23D0" w:rsidRPr="00A019AE">
        <w:t>,</w:t>
      </w:r>
      <w:r w:rsidRPr="00A019AE">
        <w:t xml:space="preserve"> so mice get habituated to the weight while performing the task</w:t>
      </w:r>
      <w:r w:rsidR="008A6F53" w:rsidRPr="00A019AE">
        <w:t xml:space="preserve"> (</w:t>
      </w:r>
      <w:r w:rsidR="008A6F53" w:rsidRPr="00A019AE">
        <w:rPr>
          <w:b/>
        </w:rPr>
        <w:t>Figure 1B</w:t>
      </w:r>
      <w:r w:rsidR="008A6F53" w:rsidRPr="00A019AE">
        <w:t>)</w:t>
      </w:r>
      <w:r w:rsidRPr="00A019AE">
        <w:t xml:space="preserve">. Each day score the number of </w:t>
      </w:r>
      <w:r w:rsidR="008A6F53" w:rsidRPr="00A019AE">
        <w:t>hit</w:t>
      </w:r>
      <w:r w:rsidR="00E15C59" w:rsidRPr="00A019AE">
        <w:t>s</w:t>
      </w:r>
      <w:r w:rsidRPr="00A019AE">
        <w:t xml:space="preserve"> and </w:t>
      </w:r>
      <w:r w:rsidR="008A6F53" w:rsidRPr="00A019AE">
        <w:t>missed</w:t>
      </w:r>
      <w:r w:rsidRPr="00A019AE">
        <w:t xml:space="preserve"> trials. </w:t>
      </w:r>
    </w:p>
    <w:p w14:paraId="26F00487" w14:textId="77777777" w:rsidR="002D6DA7" w:rsidRPr="00A019AE" w:rsidRDefault="002D6DA7" w:rsidP="00A019AE"/>
    <w:p w14:paraId="5AC9A4AA" w14:textId="3DDE79FE" w:rsidR="005C05F5" w:rsidRPr="00A019AE" w:rsidRDefault="005C05F5" w:rsidP="00A019AE">
      <w:pPr>
        <w:pStyle w:val="ListParagraph"/>
        <w:numPr>
          <w:ilvl w:val="1"/>
          <w:numId w:val="19"/>
        </w:numPr>
        <w:ind w:left="0" w:firstLine="0"/>
      </w:pPr>
      <w:r w:rsidRPr="00A019AE">
        <w:rPr>
          <w:highlight w:val="yellow"/>
        </w:rPr>
        <w:t>Record behavior with a regular camera and capture 30</w:t>
      </w:r>
      <w:r w:rsidR="007844FE" w:rsidRPr="00A019AE">
        <w:rPr>
          <w:highlight w:val="yellow"/>
        </w:rPr>
        <w:t>-</w:t>
      </w:r>
      <w:r w:rsidRPr="00A019AE">
        <w:rPr>
          <w:highlight w:val="yellow"/>
        </w:rPr>
        <w:t>60 frames</w:t>
      </w:r>
      <w:r w:rsidR="007844FE" w:rsidRPr="00A019AE">
        <w:rPr>
          <w:highlight w:val="yellow"/>
        </w:rPr>
        <w:t>/</w:t>
      </w:r>
      <w:r w:rsidRPr="00A019AE">
        <w:rPr>
          <w:highlight w:val="yellow"/>
        </w:rPr>
        <w:t>s from the front of the chamber. Additionally, one can place a mirror under the training chamber at a 45° angle to monitor the animals</w:t>
      </w:r>
      <w:r w:rsidR="00D82049" w:rsidRPr="00A019AE">
        <w:rPr>
          <w:highlight w:val="yellow"/>
        </w:rPr>
        <w:t>'</w:t>
      </w:r>
      <w:r w:rsidRPr="00A019AE">
        <w:rPr>
          <w:highlight w:val="yellow"/>
        </w:rPr>
        <w:t xml:space="preserve"> posture (</w:t>
      </w:r>
      <w:r w:rsidR="008A6F53" w:rsidRPr="00A019AE">
        <w:rPr>
          <w:b/>
          <w:highlight w:val="yellow"/>
        </w:rPr>
        <w:t>Figure 1</w:t>
      </w:r>
      <w:proofErr w:type="gramStart"/>
      <w:r w:rsidR="008A6F53" w:rsidRPr="00A019AE">
        <w:rPr>
          <w:b/>
          <w:highlight w:val="yellow"/>
        </w:rPr>
        <w:t>D</w:t>
      </w:r>
      <w:r w:rsidR="00C555A9" w:rsidRPr="00A019AE">
        <w:rPr>
          <w:b/>
          <w:highlight w:val="yellow"/>
        </w:rPr>
        <w:t>,</w:t>
      </w:r>
      <w:r w:rsidRPr="00A019AE">
        <w:rPr>
          <w:b/>
          <w:highlight w:val="yellow"/>
        </w:rPr>
        <w:t>E</w:t>
      </w:r>
      <w:proofErr w:type="gramEnd"/>
      <w:r w:rsidRPr="00A019AE">
        <w:rPr>
          <w:highlight w:val="yellow"/>
        </w:rPr>
        <w:t>).</w:t>
      </w:r>
      <w:r w:rsidRPr="00A019AE">
        <w:t xml:space="preserve">  </w:t>
      </w:r>
    </w:p>
    <w:p w14:paraId="04D69D91" w14:textId="77777777" w:rsidR="002D6DA7" w:rsidRPr="00A019AE" w:rsidRDefault="002D6DA7" w:rsidP="00A019AE"/>
    <w:p w14:paraId="04BEE979" w14:textId="73A04008" w:rsidR="005C05F5" w:rsidRPr="00A019AE" w:rsidRDefault="005C05F5" w:rsidP="00A019AE">
      <w:pPr>
        <w:pStyle w:val="ListParagraph"/>
        <w:numPr>
          <w:ilvl w:val="1"/>
          <w:numId w:val="19"/>
        </w:numPr>
        <w:ind w:left="0" w:firstLine="0"/>
      </w:pPr>
      <w:r w:rsidRPr="00A019AE">
        <w:lastRenderedPageBreak/>
        <w:t xml:space="preserve">For </w:t>
      </w:r>
      <w:r w:rsidRPr="00A019AE">
        <w:rPr>
          <w:i/>
        </w:rPr>
        <w:t>post-hoc</w:t>
      </w:r>
      <w:r w:rsidRPr="00A019AE">
        <w:t xml:space="preserve"> kinematic analysis</w:t>
      </w:r>
      <w:r w:rsidR="00161AA8">
        <w:t xml:space="preserve"> (</w:t>
      </w:r>
      <w:r w:rsidR="00161AA8" w:rsidRPr="00161AA8">
        <w:rPr>
          <w:b/>
          <w:bCs/>
        </w:rPr>
        <w:t>Figure 2</w:t>
      </w:r>
      <w:r w:rsidR="00161AA8">
        <w:t>)</w:t>
      </w:r>
      <w:r w:rsidR="00322380" w:rsidRPr="00A019AE">
        <w:t>,</w:t>
      </w:r>
      <w:r w:rsidRPr="00A019AE">
        <w:t xml:space="preserve"> mount a high-speed camera </w:t>
      </w:r>
      <w:r w:rsidR="00322380" w:rsidRPr="00A019AE">
        <w:t xml:space="preserve">(see </w:t>
      </w:r>
      <w:r w:rsidR="00322380" w:rsidRPr="00A019AE">
        <w:rPr>
          <w:b/>
          <w:bCs/>
        </w:rPr>
        <w:t>Table of Materials</w:t>
      </w:r>
      <w:r w:rsidR="00322380" w:rsidRPr="00A019AE">
        <w:t xml:space="preserve">) </w:t>
      </w:r>
      <w:r w:rsidRPr="00A019AE">
        <w:t>at an angle of 45° to record from the side of the cage</w:t>
      </w:r>
      <w:r w:rsidR="00322380" w:rsidRPr="00A019AE">
        <w:t>. I</w:t>
      </w:r>
      <w:r w:rsidRPr="00A019AE">
        <w:t>f a 3D analysis is required</w:t>
      </w:r>
      <w:r w:rsidR="00CF1803" w:rsidRPr="00A019AE">
        <w:t>,</w:t>
      </w:r>
      <w:r w:rsidRPr="00A019AE">
        <w:t xml:space="preserve"> </w:t>
      </w:r>
      <w:r w:rsidR="00CF1803" w:rsidRPr="00A019AE">
        <w:t xml:space="preserve">place </w:t>
      </w:r>
      <w:r w:rsidRPr="00A019AE">
        <w:t xml:space="preserve">a second high-speed camera to record </w:t>
      </w:r>
      <w:r w:rsidR="00CF1803" w:rsidRPr="00A019AE">
        <w:t>at</w:t>
      </w:r>
      <w:r w:rsidRPr="00A019AE">
        <w:t xml:space="preserve"> a 35° angle from the front of the chamber</w:t>
      </w:r>
      <w:r w:rsidR="00CF1803" w:rsidRPr="00A019AE">
        <w:t>;</w:t>
      </w:r>
      <w:r w:rsidRPr="00A019AE">
        <w:t xml:space="preserve"> both cameras </w:t>
      </w:r>
      <w:r w:rsidR="00AD7D4E" w:rsidRPr="00A019AE">
        <w:t>should be placed in the right or left side of the cage depending on animals</w:t>
      </w:r>
      <w:r w:rsidR="00CF3D61">
        <w:t>'</w:t>
      </w:r>
      <w:r w:rsidR="00AD7D4E" w:rsidRPr="00A019AE">
        <w:t xml:space="preserve"> sidedness and </w:t>
      </w:r>
      <w:r w:rsidRPr="00A019AE">
        <w:t>should capture at the same frame rate and be synchronized</w:t>
      </w:r>
      <w:r w:rsidR="007F5D5F" w:rsidRPr="00A019AE">
        <w:fldChar w:fldCharType="begin">
          <w:fldData xml:space="preserve">PEVuZE5vdGU+PENpdGU+PEF1dGhvcj5BemltPC9BdXRob3I+PFllYXI+MjAxNDwvWWVhcj48UmVj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</w:fldData>
        </w:fldChar>
      </w:r>
      <w:r w:rsidR="007F5D5F" w:rsidRPr="00A019AE">
        <w:instrText xml:space="preserve"> ADDIN EN.CITE </w:instrText>
      </w:r>
      <w:r w:rsidR="007F5D5F" w:rsidRPr="00A019AE">
        <w:fldChar w:fldCharType="begin">
          <w:fldData xml:space="preserve">PEVuZE5vdGU+PENpdGU+PEF1dGhvcj5BemltPC9BdXRob3I+PFllYXI+MjAxNDwvWWVhcj48UmVj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</w:fldData>
        </w:fldChar>
      </w:r>
      <w:r w:rsidR="007F5D5F" w:rsidRPr="00A019AE">
        <w:instrText xml:space="preserve"> ADDIN EN.CITE.DATA </w:instrText>
      </w:r>
      <w:r w:rsidR="007F5D5F" w:rsidRPr="00A019AE">
        <w:fldChar w:fldCharType="end"/>
      </w:r>
      <w:r w:rsidR="007F5D5F" w:rsidRPr="00A019AE">
        <w:fldChar w:fldCharType="separate"/>
      </w:r>
      <w:r w:rsidR="007F5D5F" w:rsidRPr="00A019AE">
        <w:rPr>
          <w:noProof/>
          <w:vertAlign w:val="superscript"/>
        </w:rPr>
        <w:t>7</w:t>
      </w:r>
      <w:r w:rsidR="007F5D5F" w:rsidRPr="00A019AE">
        <w:fldChar w:fldCharType="end"/>
      </w:r>
      <w:r w:rsidRPr="00A019AE">
        <w:t xml:space="preserve"> (</w:t>
      </w:r>
      <w:r w:rsidRPr="00A019AE">
        <w:rPr>
          <w:b/>
        </w:rPr>
        <w:t>Figure 3</w:t>
      </w:r>
      <w:proofErr w:type="gramStart"/>
      <w:r w:rsidRPr="00A019AE">
        <w:rPr>
          <w:b/>
        </w:rPr>
        <w:t>D</w:t>
      </w:r>
      <w:r w:rsidR="00FF5A3F" w:rsidRPr="00A019AE">
        <w:rPr>
          <w:b/>
        </w:rPr>
        <w:t>,</w:t>
      </w:r>
      <w:r w:rsidRPr="00A019AE">
        <w:rPr>
          <w:b/>
        </w:rPr>
        <w:t>E</w:t>
      </w:r>
      <w:proofErr w:type="gramEnd"/>
      <w:r w:rsidRPr="00A019AE">
        <w:t xml:space="preserve">). </w:t>
      </w:r>
    </w:p>
    <w:p w14:paraId="4C435F4C" w14:textId="77777777" w:rsidR="002D6DA7" w:rsidRPr="00A019AE" w:rsidRDefault="002D6DA7" w:rsidP="00A019AE"/>
    <w:p w14:paraId="2B0F8706" w14:textId="3BA22E82" w:rsidR="005C05F5" w:rsidRPr="00A019AE" w:rsidRDefault="005C05F5" w:rsidP="00A019AE">
      <w:pPr>
        <w:pStyle w:val="ListParagraph"/>
        <w:numPr>
          <w:ilvl w:val="1"/>
          <w:numId w:val="19"/>
        </w:numPr>
        <w:ind w:left="0" w:firstLine="0"/>
      </w:pPr>
      <w:r w:rsidRPr="00A019AE">
        <w:t>Set the high-speed cameras to 100 frames</w:t>
      </w:r>
      <w:r w:rsidR="0066763A" w:rsidRPr="00A019AE">
        <w:t>/</w:t>
      </w:r>
      <w:r w:rsidRPr="00A019AE">
        <w:t>s with a resolution of 376 x 252 pixels or more if possible.</w:t>
      </w:r>
      <w:r w:rsidR="0066763A" w:rsidRPr="00A019AE">
        <w:t xml:space="preserve"> Place w</w:t>
      </w:r>
      <w:r w:rsidRPr="00A019AE">
        <w:t xml:space="preserve">hite Styrofoam walls </w:t>
      </w:r>
      <w:r w:rsidR="0066763A" w:rsidRPr="00A019AE">
        <w:t>b</w:t>
      </w:r>
      <w:r w:rsidRPr="00A019AE">
        <w:t>ehind the sides and back of the chamber to reduce background and increase contrast</w:t>
      </w:r>
      <w:r w:rsidR="008A6F53" w:rsidRPr="00A019AE">
        <w:t xml:space="preserve"> (</w:t>
      </w:r>
      <w:r w:rsidR="008A6F53" w:rsidRPr="00A019AE">
        <w:rPr>
          <w:b/>
        </w:rPr>
        <w:t>Figure 1E</w:t>
      </w:r>
      <w:r w:rsidR="008A6F53" w:rsidRPr="00A019AE">
        <w:t>)</w:t>
      </w:r>
      <w:r w:rsidRPr="00A019AE">
        <w:t xml:space="preserve">. </w:t>
      </w:r>
    </w:p>
    <w:p w14:paraId="366CF552" w14:textId="77777777" w:rsidR="002D6DA7" w:rsidRPr="00A019AE" w:rsidRDefault="002D6DA7" w:rsidP="00A019AE"/>
    <w:p w14:paraId="63510ECB" w14:textId="5789037F" w:rsidR="008A6F53" w:rsidRPr="00A019AE" w:rsidRDefault="008A6F53" w:rsidP="00A019AE">
      <w:pPr>
        <w:pStyle w:val="ListParagraph"/>
        <w:numPr>
          <w:ilvl w:val="1"/>
          <w:numId w:val="19"/>
        </w:numPr>
        <w:ind w:left="0" w:firstLine="0"/>
      </w:pPr>
      <w:r w:rsidRPr="00A019AE">
        <w:t xml:space="preserve">On test day, replace the mock unit </w:t>
      </w:r>
      <w:r w:rsidR="00244E2E" w:rsidRPr="00A019AE">
        <w:t>with</w:t>
      </w:r>
      <w:r w:rsidRPr="00A019AE">
        <w:t xml:space="preserve"> an infrared receiver for wireless optogenetic stimulation (</w:t>
      </w:r>
      <w:r w:rsidRPr="00A019AE">
        <w:rPr>
          <w:b/>
        </w:rPr>
        <w:t>Figure 1</w:t>
      </w:r>
      <w:proofErr w:type="gramStart"/>
      <w:r w:rsidRPr="00A019AE">
        <w:rPr>
          <w:b/>
        </w:rPr>
        <w:t>B</w:t>
      </w:r>
      <w:r w:rsidR="00244E2E" w:rsidRPr="00A019AE">
        <w:rPr>
          <w:b/>
        </w:rPr>
        <w:t>,</w:t>
      </w:r>
      <w:r w:rsidRPr="00A019AE">
        <w:rPr>
          <w:b/>
        </w:rPr>
        <w:t>C</w:t>
      </w:r>
      <w:proofErr w:type="gramEnd"/>
      <w:r w:rsidRPr="00A019AE">
        <w:t xml:space="preserve">). </w:t>
      </w:r>
    </w:p>
    <w:p w14:paraId="49FD019D" w14:textId="77777777" w:rsidR="002D6DA7" w:rsidRPr="00A019AE" w:rsidRDefault="002D6DA7" w:rsidP="00A019AE"/>
    <w:p w14:paraId="0DBBB046" w14:textId="0EA12390" w:rsidR="005C05F5" w:rsidRPr="00A019AE" w:rsidRDefault="008A6F53" w:rsidP="00A019AE">
      <w:pPr>
        <w:pStyle w:val="ListParagraph"/>
        <w:numPr>
          <w:ilvl w:val="1"/>
          <w:numId w:val="19"/>
        </w:numPr>
        <w:ind w:left="0" w:firstLine="0"/>
      </w:pPr>
      <w:r w:rsidRPr="00A019AE">
        <w:rPr>
          <w:highlight w:val="yellow"/>
        </w:rPr>
        <w:t xml:space="preserve">When mice start reaching, turn </w:t>
      </w:r>
      <w:r w:rsidR="00752D99" w:rsidRPr="00A019AE">
        <w:rPr>
          <w:highlight w:val="yellow"/>
        </w:rPr>
        <w:t>the LED cannula manually</w:t>
      </w:r>
      <w:r w:rsidRPr="00A019AE">
        <w:rPr>
          <w:highlight w:val="yellow"/>
        </w:rPr>
        <w:t xml:space="preserve"> with the remote controller </w:t>
      </w:r>
      <w:r w:rsidR="00BF1DD1" w:rsidRPr="00A019AE">
        <w:rPr>
          <w:highlight w:val="yellow"/>
        </w:rPr>
        <w:t xml:space="preserve">to have a continuous stimulation </w:t>
      </w:r>
      <w:r w:rsidRPr="00A019AE">
        <w:rPr>
          <w:highlight w:val="yellow"/>
        </w:rPr>
        <w:t>for the time the behavior is performed and for no</w:t>
      </w:r>
      <w:r w:rsidR="00BF1DD1" w:rsidRPr="00A019AE">
        <w:rPr>
          <w:highlight w:val="yellow"/>
        </w:rPr>
        <w:t xml:space="preserve"> longer than </w:t>
      </w:r>
      <w:r w:rsidR="00A23110" w:rsidRPr="00A019AE">
        <w:rPr>
          <w:highlight w:val="yellow"/>
        </w:rPr>
        <w:t>2</w:t>
      </w:r>
      <w:r w:rsidR="00BF1DD1" w:rsidRPr="00A019AE">
        <w:rPr>
          <w:highlight w:val="yellow"/>
        </w:rPr>
        <w:t xml:space="preserve"> s</w:t>
      </w:r>
      <w:r w:rsidRPr="00A019AE">
        <w:rPr>
          <w:highlight w:val="yellow"/>
        </w:rPr>
        <w:t>.</w:t>
      </w:r>
      <w:r w:rsidR="00AD7D4E" w:rsidRPr="00A019AE">
        <w:rPr>
          <w:highlight w:val="yellow"/>
        </w:rPr>
        <w:t xml:space="preserve"> Programming an automatic stimulation paradigm is preferable.</w:t>
      </w:r>
      <w:r w:rsidRPr="00A019AE">
        <w:rPr>
          <w:highlight w:val="yellow"/>
        </w:rPr>
        <w:t xml:space="preserve"> The stimulation device triggers an LED of 470 nm (blue light) with intensity at the tip of 1.0 </w:t>
      </w:r>
      <w:proofErr w:type="spellStart"/>
      <w:r w:rsidRPr="00A019AE">
        <w:rPr>
          <w:highlight w:val="yellow"/>
        </w:rPr>
        <w:t>mW</w:t>
      </w:r>
      <w:proofErr w:type="spellEnd"/>
      <w:r w:rsidR="00A23110" w:rsidRPr="00A019AE">
        <w:rPr>
          <w:highlight w:val="yellow"/>
        </w:rPr>
        <w:t>/mm</w:t>
      </w:r>
      <w:r w:rsidR="00A23110" w:rsidRPr="00A019AE">
        <w:rPr>
          <w:highlight w:val="yellow"/>
          <w:vertAlign w:val="superscript"/>
        </w:rPr>
        <w:t>2</w:t>
      </w:r>
      <w:r w:rsidR="00BF1DD1" w:rsidRPr="00A019AE">
        <w:t>.</w:t>
      </w:r>
    </w:p>
    <w:p w14:paraId="68D6C291" w14:textId="77777777" w:rsidR="002D6DA7" w:rsidRPr="00A019AE" w:rsidRDefault="002D6DA7" w:rsidP="00A019AE">
      <w:pPr>
        <w:rPr>
          <w:color w:val="0070C0"/>
        </w:rPr>
      </w:pPr>
    </w:p>
    <w:p w14:paraId="3BB69F7D" w14:textId="611A21E2" w:rsidR="00334050" w:rsidRPr="00A019AE" w:rsidRDefault="008A6F53" w:rsidP="00A019AE">
      <w:pPr>
        <w:pStyle w:val="ListParagraph"/>
        <w:numPr>
          <w:ilvl w:val="1"/>
          <w:numId w:val="19"/>
        </w:numPr>
        <w:ind w:left="0" w:firstLine="0"/>
      </w:pPr>
      <w:r w:rsidRPr="00A019AE">
        <w:t>Collect the videos for further examination</w:t>
      </w:r>
      <w:r w:rsidR="009E3D10" w:rsidRPr="00A019AE">
        <w:t>,</w:t>
      </w:r>
      <w:r w:rsidRPr="00A019AE">
        <w:t xml:space="preserve"> including scoring and kinematic analysis.</w:t>
      </w:r>
    </w:p>
    <w:p w14:paraId="16A48632" w14:textId="77777777" w:rsidR="0099225E" w:rsidRPr="00A019AE" w:rsidRDefault="0099225E" w:rsidP="00A019AE">
      <w:pPr>
        <w:pStyle w:val="ListParagraph"/>
        <w:ind w:left="0"/>
      </w:pPr>
    </w:p>
    <w:p w14:paraId="4D8AB1AD" w14:textId="28997E07" w:rsidR="005D5478" w:rsidRPr="00A019AE" w:rsidRDefault="005D5478" w:rsidP="00A019AE">
      <w:pPr>
        <w:pStyle w:val="ListParagraph"/>
        <w:numPr>
          <w:ilvl w:val="0"/>
          <w:numId w:val="17"/>
        </w:numPr>
        <w:ind w:left="0" w:firstLine="0"/>
        <w:rPr>
          <w:b/>
        </w:rPr>
      </w:pPr>
      <w:r w:rsidRPr="00A019AE">
        <w:rPr>
          <w:b/>
        </w:rPr>
        <w:t>Post-hoc histological confirmation</w:t>
      </w:r>
    </w:p>
    <w:p w14:paraId="23849635" w14:textId="77777777" w:rsidR="009968B6" w:rsidRPr="00A019AE" w:rsidRDefault="009968B6" w:rsidP="00A019AE">
      <w:pPr>
        <w:pStyle w:val="ListParagraph"/>
        <w:ind w:left="0"/>
        <w:rPr>
          <w:b/>
        </w:rPr>
      </w:pPr>
    </w:p>
    <w:p w14:paraId="4B70AA49" w14:textId="77777777" w:rsidR="00243F4A" w:rsidRPr="00A019AE" w:rsidRDefault="00243F4A" w:rsidP="00A019AE">
      <w:pPr>
        <w:pStyle w:val="ListParagraph"/>
        <w:numPr>
          <w:ilvl w:val="0"/>
          <w:numId w:val="18"/>
        </w:numPr>
        <w:ind w:left="0" w:firstLine="0"/>
        <w:rPr>
          <w:vanish/>
        </w:rPr>
      </w:pPr>
    </w:p>
    <w:p w14:paraId="39DAB549" w14:textId="77777777" w:rsidR="00243F4A" w:rsidRPr="00A019AE" w:rsidRDefault="00243F4A" w:rsidP="00A019AE">
      <w:pPr>
        <w:pStyle w:val="ListParagraph"/>
        <w:numPr>
          <w:ilvl w:val="0"/>
          <w:numId w:val="18"/>
        </w:numPr>
        <w:ind w:left="0" w:firstLine="0"/>
        <w:rPr>
          <w:vanish/>
        </w:rPr>
      </w:pPr>
    </w:p>
    <w:p w14:paraId="671D3C3C" w14:textId="77777777" w:rsidR="00243F4A" w:rsidRPr="00A019AE" w:rsidRDefault="00243F4A" w:rsidP="00A019AE">
      <w:pPr>
        <w:pStyle w:val="ListParagraph"/>
        <w:numPr>
          <w:ilvl w:val="0"/>
          <w:numId w:val="18"/>
        </w:numPr>
        <w:ind w:left="0" w:firstLine="0"/>
        <w:rPr>
          <w:vanish/>
        </w:rPr>
      </w:pPr>
    </w:p>
    <w:p w14:paraId="6222F69C" w14:textId="4CEEB7E2" w:rsidR="00334050" w:rsidRPr="00A019AE" w:rsidRDefault="00334050" w:rsidP="00A019AE">
      <w:pPr>
        <w:pStyle w:val="ListParagraph"/>
        <w:numPr>
          <w:ilvl w:val="1"/>
          <w:numId w:val="18"/>
        </w:numPr>
        <w:ind w:left="0" w:firstLine="0"/>
      </w:pPr>
      <w:r w:rsidRPr="00A019AE">
        <w:t xml:space="preserve">Upon completion of an experiment, confirm viral expression and LED </w:t>
      </w:r>
      <w:r w:rsidR="009968B6" w:rsidRPr="00A019AE">
        <w:t>c</w:t>
      </w:r>
      <w:r w:rsidRPr="00A019AE">
        <w:t xml:space="preserve">annula placement. </w:t>
      </w:r>
      <w:r w:rsidR="00DF15EF" w:rsidRPr="00A019AE">
        <w:t>Anesthetize</w:t>
      </w:r>
      <w:r w:rsidRPr="00A019AE">
        <w:t xml:space="preserve"> </w:t>
      </w:r>
      <w:r w:rsidR="00AF3782" w:rsidRPr="00A019AE">
        <w:t xml:space="preserve">the </w:t>
      </w:r>
      <w:r w:rsidRPr="00A019AE">
        <w:t xml:space="preserve">animal </w:t>
      </w:r>
      <w:r w:rsidR="00DF15EF" w:rsidRPr="00A019AE">
        <w:t>with a cocktail of ketamine 100 mg/kg and x</w:t>
      </w:r>
      <w:r w:rsidR="00AF3782" w:rsidRPr="00A019AE">
        <w:t>y</w:t>
      </w:r>
      <w:r w:rsidR="00DF15EF" w:rsidRPr="00A019AE">
        <w:t>la</w:t>
      </w:r>
      <w:r w:rsidR="009968B6" w:rsidRPr="00A019AE">
        <w:t>z</w:t>
      </w:r>
      <w:r w:rsidR="00DF15EF" w:rsidRPr="00A019AE">
        <w:t>ine 10 mg/kg</w:t>
      </w:r>
      <w:r w:rsidR="009968B6" w:rsidRPr="00A019AE">
        <w:t>. O</w:t>
      </w:r>
      <w:r w:rsidR="00DF15EF" w:rsidRPr="00A019AE">
        <w:t>nce the mouse presents signs of deep anesthesia (step 1.</w:t>
      </w:r>
      <w:r w:rsidR="00FC69EE" w:rsidRPr="00A019AE">
        <w:t>7</w:t>
      </w:r>
      <w:r w:rsidR="00DF15EF" w:rsidRPr="00A019AE">
        <w:t>)</w:t>
      </w:r>
      <w:r w:rsidR="009968B6" w:rsidRPr="00A019AE">
        <w:t>,</w:t>
      </w:r>
      <w:r w:rsidR="00DF15EF" w:rsidRPr="00A019AE">
        <w:t xml:space="preserve"> </w:t>
      </w:r>
      <w:r w:rsidRPr="00A019AE">
        <w:t>perfuse with ice-cold phosphate</w:t>
      </w:r>
      <w:r w:rsidR="009968B6" w:rsidRPr="00A019AE">
        <w:t>-</w:t>
      </w:r>
      <w:r w:rsidRPr="00A019AE">
        <w:t xml:space="preserve">buffered saline </w:t>
      </w:r>
      <w:r w:rsidR="00C10C2F" w:rsidRPr="00A019AE">
        <w:t xml:space="preserve">(PBS) </w:t>
      </w:r>
      <w:r w:rsidRPr="00A019AE">
        <w:t xml:space="preserve">followed by 4% PFA. </w:t>
      </w:r>
    </w:p>
    <w:p w14:paraId="0D1800CD" w14:textId="77777777" w:rsidR="002D6DA7" w:rsidRPr="00A019AE" w:rsidRDefault="002D6DA7" w:rsidP="00A019AE">
      <w:pPr>
        <w:rPr>
          <w:highlight w:val="lightGray"/>
        </w:rPr>
      </w:pPr>
    </w:p>
    <w:p w14:paraId="725BBA87" w14:textId="6BAD6E86" w:rsidR="00334050" w:rsidRPr="00A019AE" w:rsidRDefault="00334050" w:rsidP="00A019AE">
      <w:pPr>
        <w:pStyle w:val="ListParagraph"/>
        <w:numPr>
          <w:ilvl w:val="1"/>
          <w:numId w:val="18"/>
        </w:numPr>
        <w:ind w:left="0" w:firstLine="0"/>
      </w:pPr>
      <w:r w:rsidRPr="00A019AE">
        <w:t>Remove implanted cannula carefully by firmly grasping the connector with forceps and pulling up</w:t>
      </w:r>
      <w:r w:rsidR="00B66EA9" w:rsidRPr="00A019AE">
        <w:t xml:space="preserve"> gently</w:t>
      </w:r>
      <w:r w:rsidRPr="00A019AE">
        <w:t xml:space="preserve">. </w:t>
      </w:r>
    </w:p>
    <w:p w14:paraId="6B7F7DA3" w14:textId="77777777" w:rsidR="002D6DA7" w:rsidRPr="00A019AE" w:rsidRDefault="002D6DA7" w:rsidP="00A019AE"/>
    <w:p w14:paraId="6455AD35" w14:textId="15B97532" w:rsidR="00DC7118" w:rsidRPr="00A019AE" w:rsidRDefault="00334050" w:rsidP="00A019AE">
      <w:pPr>
        <w:pStyle w:val="ListParagraph"/>
        <w:numPr>
          <w:ilvl w:val="1"/>
          <w:numId w:val="18"/>
        </w:numPr>
        <w:ind w:left="0" w:firstLine="0"/>
      </w:pPr>
      <w:r w:rsidRPr="00A019AE">
        <w:t>Extract and post-fix the brain</w:t>
      </w:r>
      <w:r w:rsidR="00DC7118" w:rsidRPr="00A019AE">
        <w:t xml:space="preserve"> </w:t>
      </w:r>
      <w:r w:rsidR="00DC7FD3" w:rsidRPr="00A019AE">
        <w:t xml:space="preserve">for </w:t>
      </w:r>
      <w:r w:rsidR="00DC7118" w:rsidRPr="00A019AE">
        <w:t xml:space="preserve">24 h in </w:t>
      </w:r>
      <w:r w:rsidR="00DC7FD3" w:rsidRPr="00A019AE">
        <w:t xml:space="preserve">4% </w:t>
      </w:r>
      <w:r w:rsidR="00DC7118" w:rsidRPr="00A019AE">
        <w:t>PFA</w:t>
      </w:r>
      <w:r w:rsidR="007F5D5F" w:rsidRPr="00A019AE">
        <w:fldChar w:fldCharType="begin"/>
      </w:r>
      <w:r w:rsidR="007F5D5F" w:rsidRPr="00A019AE">
        <w:instrText xml:space="preserve"> ADDIN EN.CITE &lt;EndNote&gt;&lt;Cite&gt;&lt;Author&gt;Lopez-Huerta&lt;/Author&gt;&lt;Year&gt;2021&lt;/Year&gt;&lt;RecNum&gt;75&lt;/RecNum&gt;&lt;DisplayText&gt;&lt;style face="superscript"&gt;23&lt;/style&gt;&lt;/DisplayText&gt;&lt;record&gt;&lt;rec-number&gt;75&lt;/rec-number&gt;&lt;foreign-keys&gt;&lt;key app="EN" db-id="50sa99fz4fswdresvs7pa5p8vwws90a92taw" timestamp="1625709226"&gt;75&lt;/key&gt;&lt;/foreign-keys&gt;&lt;ref-type name="Journal Article"&gt;17&lt;/ref-type&gt;&lt;contributors&gt;&lt;authors&gt;&lt;author&gt;Lopez-Huerta, Violeta G.&lt;/author&gt;&lt;author&gt;Denton, Jai A.&lt;/author&gt;&lt;author&gt;Nakano, Yoko&lt;/author&gt;&lt;author&gt;Jaidar, Omar&lt;/author&gt;&lt;author&gt;Garcia-Munoz, Marianela&lt;/author&gt;&lt;author&gt;Arbuthnott, Gordon W.&lt;/author&gt;&lt;/authors&gt;&lt;/contributors&gt;&lt;titles&gt;&lt;title&gt;Striatal bilateral control of skilled forelimb movement&lt;/title&gt;&lt;secondary-title&gt;Cell Reports&lt;/secondary-title&gt;&lt;/titles&gt;&lt;periodical&gt;&lt;full-title&gt;Cell Reports&lt;/full-title&gt;&lt;/periodical&gt;&lt;pages&gt;108651&lt;/pages&gt;&lt;volume&gt;34&lt;/volume&gt;&lt;number&gt;3&lt;/number&gt;&lt;keywords&gt;&lt;keyword&gt;striatum&lt;/keyword&gt;&lt;keyword&gt;reach to grasp&lt;/keyword&gt;&lt;keyword&gt;optogenetics&lt;/keyword&gt;&lt;keyword&gt;plasticity&lt;/keyword&gt;&lt;keyword&gt;motor learning&lt;/keyword&gt;&lt;keyword&gt;basal ganglia&lt;/keyword&gt;&lt;keyword&gt;indirect pathway&lt;/keyword&gt;&lt;keyword&gt;direct pathway&lt;/keyword&gt;&lt;keyword&gt;reciprocal collateral inhibition&lt;/keyword&gt;&lt;keyword&gt;forelimb kinematics&lt;/keyword&gt;&lt;/keywords&gt;&lt;dates&gt;&lt;year&gt;2021&lt;/year&gt;&lt;pub-dates&gt;&lt;date&gt;2021/01/19/&lt;/date&gt;&lt;/pub-dates&gt;&lt;/dates&gt;&lt;isbn&gt;2211-1247&lt;/isbn&gt;&lt;urls&gt;&lt;related-urls&gt;&lt;url&gt;https://www.sciencedirect.com/science/article/pii/S2211124720316405&lt;/url&gt;&lt;/related-urls&gt;&lt;/urls&gt;&lt;electronic-resource-num&gt;https://doi.org/10.1016/j.celrep.2020.108651&lt;/electronic-resource-num&gt;&lt;/record&gt;&lt;/Cite&gt;&lt;/EndNote&gt;</w:instrText>
      </w:r>
      <w:r w:rsidR="007F5D5F" w:rsidRPr="00A019AE">
        <w:fldChar w:fldCharType="separate"/>
      </w:r>
      <w:r w:rsidR="007F5D5F" w:rsidRPr="00A019AE">
        <w:rPr>
          <w:noProof/>
          <w:vertAlign w:val="superscript"/>
        </w:rPr>
        <w:t>23</w:t>
      </w:r>
      <w:r w:rsidR="007F5D5F" w:rsidRPr="00A019AE">
        <w:fldChar w:fldCharType="end"/>
      </w:r>
      <w:r w:rsidRPr="00A019AE">
        <w:t xml:space="preserve">. </w:t>
      </w:r>
    </w:p>
    <w:p w14:paraId="562518FC" w14:textId="77777777" w:rsidR="002D6DA7" w:rsidRPr="00A019AE" w:rsidRDefault="002D6DA7" w:rsidP="00A019AE"/>
    <w:p w14:paraId="70505B63" w14:textId="68948328" w:rsidR="00DC7118" w:rsidRPr="00A019AE" w:rsidRDefault="00DC7118" w:rsidP="00A019AE">
      <w:pPr>
        <w:pStyle w:val="ListParagraph"/>
        <w:numPr>
          <w:ilvl w:val="1"/>
          <w:numId w:val="18"/>
        </w:numPr>
        <w:ind w:left="0" w:firstLine="0"/>
      </w:pPr>
      <w:r w:rsidRPr="00A019AE">
        <w:t xml:space="preserve">Perform 3–10 min washes with PBS. </w:t>
      </w:r>
    </w:p>
    <w:p w14:paraId="49E926B2" w14:textId="77777777" w:rsidR="002D6DA7" w:rsidRPr="00A019AE" w:rsidRDefault="002D6DA7" w:rsidP="00A019AE"/>
    <w:p w14:paraId="7F633B71" w14:textId="5D7EA821" w:rsidR="00DC7118" w:rsidRPr="00A019AE" w:rsidRDefault="00DC7118" w:rsidP="00A019AE">
      <w:pPr>
        <w:pStyle w:val="ListParagraph"/>
        <w:numPr>
          <w:ilvl w:val="1"/>
          <w:numId w:val="18"/>
        </w:numPr>
        <w:ind w:left="0" w:firstLine="0"/>
      </w:pPr>
      <w:r w:rsidRPr="00A019AE">
        <w:t xml:space="preserve">Cut the brain in 50 </w:t>
      </w:r>
      <w:r w:rsidR="00A5081C" w:rsidRPr="00A019AE">
        <w:t>µ</w:t>
      </w:r>
      <w:r w:rsidRPr="00A019AE">
        <w:t>m sections using a microtome</w:t>
      </w:r>
      <w:r w:rsidR="00261D44" w:rsidRPr="00A019AE">
        <w:t xml:space="preserve"> (see </w:t>
      </w:r>
      <w:r w:rsidR="00261D44" w:rsidRPr="00A019AE">
        <w:rPr>
          <w:b/>
          <w:bCs/>
        </w:rPr>
        <w:t>Table of Materials</w:t>
      </w:r>
      <w:r w:rsidR="00261D44" w:rsidRPr="00A019AE">
        <w:t>)</w:t>
      </w:r>
      <w:r w:rsidRPr="00A019AE">
        <w:t xml:space="preserve">. </w:t>
      </w:r>
    </w:p>
    <w:p w14:paraId="23A18DC3" w14:textId="77777777" w:rsidR="002D6DA7" w:rsidRPr="00A019AE" w:rsidRDefault="002D6DA7" w:rsidP="00A019AE"/>
    <w:p w14:paraId="36058668" w14:textId="5A1263C6" w:rsidR="00DC7118" w:rsidRPr="00A019AE" w:rsidRDefault="00DC7118" w:rsidP="00A019AE">
      <w:pPr>
        <w:pStyle w:val="ListParagraph"/>
        <w:numPr>
          <w:ilvl w:val="1"/>
          <w:numId w:val="18"/>
        </w:numPr>
        <w:ind w:left="0" w:firstLine="0"/>
      </w:pPr>
      <w:r w:rsidRPr="00A019AE">
        <w:t>Mount the sections in slides with hard</w:t>
      </w:r>
      <w:r w:rsidR="00AF5261" w:rsidRPr="00A019AE">
        <w:t>-</w:t>
      </w:r>
      <w:r w:rsidRPr="00A019AE">
        <w:t xml:space="preserve">set mounting media with </w:t>
      </w:r>
      <w:proofErr w:type="gramStart"/>
      <w:r w:rsidRPr="00A019AE">
        <w:t xml:space="preserve">DAPI </w:t>
      </w:r>
      <w:r w:rsidR="007F5D5F" w:rsidRPr="00A019AE">
        <w:t xml:space="preserve"> to</w:t>
      </w:r>
      <w:proofErr w:type="gramEnd"/>
      <w:r w:rsidR="007F5D5F" w:rsidRPr="00A019AE">
        <w:t xml:space="preserve"> stain nuclei </w:t>
      </w:r>
      <w:r w:rsidRPr="00A019AE">
        <w:t xml:space="preserve">and cover slides. </w:t>
      </w:r>
    </w:p>
    <w:p w14:paraId="47DA0DD1" w14:textId="77777777" w:rsidR="002D6DA7" w:rsidRPr="00A019AE" w:rsidRDefault="002D6DA7" w:rsidP="00A019AE"/>
    <w:p w14:paraId="440FB08C" w14:textId="0D020D97" w:rsidR="00334050" w:rsidRPr="00A019AE" w:rsidRDefault="00DC7118" w:rsidP="00A019AE">
      <w:pPr>
        <w:pStyle w:val="ListParagraph"/>
        <w:numPr>
          <w:ilvl w:val="1"/>
          <w:numId w:val="18"/>
        </w:numPr>
        <w:ind w:left="0" w:firstLine="0"/>
      </w:pPr>
      <w:r w:rsidRPr="00A019AE">
        <w:t>After drying, observe the sections under the confocal microscope and</w:t>
      </w:r>
      <w:r w:rsidR="00B4522E" w:rsidRPr="00A019AE">
        <w:t xml:space="preserve"> verify the implanted cannula location and expres</w:t>
      </w:r>
      <w:r w:rsidR="00B66EA9" w:rsidRPr="00A019AE">
        <w:t>sio</w:t>
      </w:r>
      <w:r w:rsidR="00B4522E" w:rsidRPr="00A019AE">
        <w:t>n of Ch2R fused with any fluorescen</w:t>
      </w:r>
      <w:r w:rsidR="00B66EA9" w:rsidRPr="00A019AE">
        <w:t>t</w:t>
      </w:r>
      <w:r w:rsidR="00B4522E" w:rsidRPr="00A019AE">
        <w:t xml:space="preserve"> pro</w:t>
      </w:r>
      <w:r w:rsidRPr="00A019AE">
        <w:t>tein</w:t>
      </w:r>
      <w:r w:rsidR="00B4522E" w:rsidRPr="00A019AE">
        <w:t>.</w:t>
      </w:r>
    </w:p>
    <w:p w14:paraId="4015356B" w14:textId="37F00F88" w:rsidR="006E4797" w:rsidRPr="00A019AE" w:rsidRDefault="006D7C29" w:rsidP="00A019AE">
      <w:pPr>
        <w:pBdr>
          <w:top w:val="nil"/>
          <w:left w:val="nil"/>
          <w:bottom w:val="nil"/>
          <w:right w:val="nil"/>
          <w:between w:val="nil"/>
        </w:pBdr>
        <w:rPr>
          <w:b/>
          <w:color w:val="000000"/>
        </w:rPr>
      </w:pPr>
      <w:r w:rsidRPr="00A019AE">
        <w:rPr>
          <w:color w:val="808080"/>
        </w:rPr>
        <w:t xml:space="preserve"> </w:t>
      </w:r>
    </w:p>
    <w:p w14:paraId="08AF3300" w14:textId="33927DAB" w:rsidR="006E4797" w:rsidRPr="00A019AE" w:rsidRDefault="00A94288" w:rsidP="00A019AE">
      <w:pPr>
        <w:pBdr>
          <w:top w:val="nil"/>
          <w:left w:val="nil"/>
          <w:bottom w:val="nil"/>
          <w:right w:val="nil"/>
          <w:between w:val="nil"/>
        </w:pBdr>
        <w:rPr>
          <w:color w:val="808080"/>
        </w:rPr>
      </w:pPr>
      <w:r w:rsidRPr="00A019AE">
        <w:rPr>
          <w:b/>
          <w:color w:val="000000"/>
        </w:rPr>
        <w:t>REPRESENTATIVE RESULTS:</w:t>
      </w:r>
    </w:p>
    <w:p w14:paraId="164D377A" w14:textId="0CE03122" w:rsidR="00FF6942" w:rsidRPr="00A019AE" w:rsidRDefault="00D06EB4" w:rsidP="00A019AE">
      <w:r w:rsidRPr="00A019AE">
        <w:t>The reach-to-grasp task is a</w:t>
      </w:r>
      <w:r w:rsidR="00BD6C58" w:rsidRPr="00A019AE">
        <w:t xml:space="preserve"> </w:t>
      </w:r>
      <w:r w:rsidRPr="00A019AE">
        <w:t xml:space="preserve">paradigm widely used to study </w:t>
      </w:r>
      <w:r w:rsidR="001F75ED" w:rsidRPr="00A019AE">
        <w:t>shaping, learning, performance</w:t>
      </w:r>
      <w:r w:rsidR="00335AAA" w:rsidRPr="00A019AE">
        <w:t>,</w:t>
      </w:r>
      <w:r w:rsidR="001F75ED" w:rsidRPr="00A019AE">
        <w:t xml:space="preserve"> and </w:t>
      </w:r>
      <w:r w:rsidR="001F75ED" w:rsidRPr="00A019AE">
        <w:lastRenderedPageBreak/>
        <w:t xml:space="preserve">kinematics of </w:t>
      </w:r>
      <w:r w:rsidRPr="00A019AE">
        <w:t xml:space="preserve">fine skill movement under different experimental manipulations. Mice learn to execute the task in a couple of days and achieve more than 55% accuracy </w:t>
      </w:r>
      <w:r w:rsidR="00BD6C58" w:rsidRPr="00A019AE">
        <w:t>reaching a plateau after 5</w:t>
      </w:r>
      <w:r w:rsidRPr="00A019AE">
        <w:t xml:space="preserve"> days of training</w:t>
      </w:r>
      <w:r w:rsidR="00BD6C58" w:rsidRPr="00A019AE">
        <w:t xml:space="preserve"> (</w:t>
      </w:r>
      <w:r w:rsidR="00BD6C58" w:rsidRPr="00A019AE">
        <w:rPr>
          <w:b/>
        </w:rPr>
        <w:t>Figure 2</w:t>
      </w:r>
      <w:proofErr w:type="gramStart"/>
      <w:r w:rsidR="00BD6C58" w:rsidRPr="00A019AE">
        <w:rPr>
          <w:b/>
        </w:rPr>
        <w:t>A</w:t>
      </w:r>
      <w:r w:rsidR="00512ECF" w:rsidRPr="00A019AE">
        <w:rPr>
          <w:b/>
        </w:rPr>
        <w:t>,</w:t>
      </w:r>
      <w:r w:rsidR="00BD6C58" w:rsidRPr="00A019AE">
        <w:rPr>
          <w:b/>
        </w:rPr>
        <w:t>B</w:t>
      </w:r>
      <w:proofErr w:type="gramEnd"/>
      <w:r w:rsidR="00BD6C58" w:rsidRPr="00A019AE">
        <w:t>)</w:t>
      </w:r>
      <w:r w:rsidR="005504C3" w:rsidRPr="00A019AE">
        <w:t xml:space="preserve">. </w:t>
      </w:r>
      <w:r w:rsidR="00BD6C58" w:rsidRPr="00A019AE">
        <w:t xml:space="preserve">Similar to what has been previously reported, </w:t>
      </w:r>
      <w:r w:rsidR="00061CDE" w:rsidRPr="00A019AE">
        <w:t>a percentage of animals</w:t>
      </w:r>
      <w:r w:rsidR="004C1718" w:rsidRPr="00A019AE">
        <w:t xml:space="preserve"> </w:t>
      </w:r>
      <w:r w:rsidR="00484671" w:rsidRPr="00A019AE">
        <w:t>do not</w:t>
      </w:r>
      <w:r w:rsidR="004C1718" w:rsidRPr="00A019AE">
        <w:t xml:space="preserve"> perform the task appropriately </w:t>
      </w:r>
      <w:r w:rsidR="00D01E9E" w:rsidRPr="00A019AE">
        <w:t>(29.62%)</w:t>
      </w:r>
      <w:r w:rsidR="00061CDE" w:rsidRPr="00A019AE">
        <w:t>,</w:t>
      </w:r>
      <w:r w:rsidR="00D01E9E" w:rsidRPr="00A019AE">
        <w:t xml:space="preserve"> </w:t>
      </w:r>
      <w:r w:rsidR="004C1718" w:rsidRPr="00A019AE">
        <w:t>and those should be excluded from further analysis</w:t>
      </w:r>
      <w:r w:rsidR="007C4831" w:rsidRPr="00A019AE">
        <w:fldChar w:fldCharType="begin"/>
      </w:r>
      <w:r w:rsidR="007F5D5F" w:rsidRPr="00A019AE">
        <w:instrText xml:space="preserve"> ADDIN EN.CITE &lt;EndNote&gt;&lt;Cite&gt;&lt;Author&gt;Chen&lt;/Author&gt;&lt;RecNum&gt;84&lt;/RecNum&gt;&lt;DisplayText&gt;&lt;style face="superscript"&gt;30&lt;/style&gt;&lt;/DisplayText&gt;&lt;record&gt;&lt;rec-number&gt;84&lt;/rec-number&gt;&lt;foreign-keys&gt;&lt;key app="EN" db-id="50sa99fz4fswdresvs7pa5p8vwws90a92taw" timestamp="1629398339"&gt;84&lt;/key&gt;&lt;/foreign-keys&gt;&lt;ref-type name="Journal Article"&gt;17&lt;/ref-type&gt;&lt;contributors&gt;&lt;authors&gt;&lt;author&gt;Chen, C. C.&lt;/author&gt;&lt;author&gt;Gilmore, A.&lt;/author&gt;&lt;author&gt;Zuo, Y.&lt;/author&gt;&lt;/authors&gt;&lt;translated-authors&gt;&lt;author&gt;J. Vis Exp&lt;/author&gt;&lt;/translated-authors&gt;&lt;/contributors&gt;&lt;auth-address&gt;Department of Molecular, Cell and Developmental Biology, University of California, Santa Cruz. FAU - Gilmore, Anthony&amp;#xD;Department of Molecular, Cell and Developmental Biology, University of California, Santa Cruz. FAU - Zuo, Yi&amp;#xD;Department of Molecular, Cell and Developmental Biology, University of California, Santa Cruz; yizuo@ucsc.edu.&lt;/auth-address&gt;&lt;titles&gt;&lt;title&gt;Study motor skill learning by single-pellet reaching tasks in mice. LID - 10.3791/51238 [doi] LID - 51238&lt;/title&gt;&lt;/titles&gt;&lt;number&gt;1940-087X (Electronic)&lt;/number&gt;&lt;dates&gt;&lt;/dates&gt;&lt;urls&gt;&lt;/urls&gt;&lt;remote-database-provider&gt;2014 Mar 4&lt;/remote-database-provider&gt;&lt;language&gt;eng&lt;/language&gt;&lt;/record&gt;&lt;/Cite&gt;&lt;/EndNote&gt;</w:instrText>
      </w:r>
      <w:r w:rsidR="007C4831" w:rsidRPr="00A019AE">
        <w:fldChar w:fldCharType="separate"/>
      </w:r>
      <w:r w:rsidR="007F5D5F" w:rsidRPr="00A019AE">
        <w:rPr>
          <w:noProof/>
          <w:vertAlign w:val="superscript"/>
        </w:rPr>
        <w:t>30</w:t>
      </w:r>
      <w:r w:rsidR="007C4831" w:rsidRPr="00A019AE">
        <w:fldChar w:fldCharType="end"/>
      </w:r>
      <w:r w:rsidR="004C1718" w:rsidRPr="00A019AE">
        <w:t xml:space="preserve">. </w:t>
      </w:r>
      <w:r w:rsidR="00BD6C58" w:rsidRPr="00A019AE">
        <w:t>T</w:t>
      </w:r>
      <w:r w:rsidR="00FF6942" w:rsidRPr="00A019AE">
        <w:t>hese include a</w:t>
      </w:r>
      <w:r w:rsidR="00994FB5" w:rsidRPr="00A019AE">
        <w:t xml:space="preserve"> subset of </w:t>
      </w:r>
      <w:r w:rsidR="00FF6942" w:rsidRPr="00A019AE">
        <w:t>non-lea</w:t>
      </w:r>
      <w:r w:rsidR="00A42062" w:rsidRPr="00A019AE">
        <w:t>rner</w:t>
      </w:r>
      <w:r w:rsidR="00FF6942" w:rsidRPr="00A019AE">
        <w:t xml:space="preserve"> </w:t>
      </w:r>
      <w:r w:rsidR="00994FB5" w:rsidRPr="00A019AE">
        <w:t>mice (6/54 mice</w:t>
      </w:r>
      <w:r w:rsidR="008B7A52" w:rsidRPr="00A019AE">
        <w:t>,</w:t>
      </w:r>
      <w:r w:rsidR="00994FB5" w:rsidRPr="00A019AE">
        <w:t xml:space="preserve"> 11.1%) </w:t>
      </w:r>
      <w:r w:rsidR="00FF6942" w:rsidRPr="00A019AE">
        <w:t>that</w:t>
      </w:r>
      <w:r w:rsidR="00994FB5" w:rsidRPr="00A019AE">
        <w:t xml:space="preserve"> </w:t>
      </w:r>
      <w:r w:rsidR="00D01E9E" w:rsidRPr="00A019AE">
        <w:t xml:space="preserve">from the beginning of training </w:t>
      </w:r>
      <w:r w:rsidR="00994FB5" w:rsidRPr="00A019AE">
        <w:t>miss the target aiming too f</w:t>
      </w:r>
      <w:r w:rsidR="00335AAA" w:rsidRPr="00A019AE">
        <w:t>ar from the pellet or perform</w:t>
      </w:r>
      <w:r w:rsidR="00994FB5" w:rsidRPr="00A019AE">
        <w:t xml:space="preserve"> the grasp</w:t>
      </w:r>
      <w:r w:rsidR="008B7A52" w:rsidRPr="00A019AE">
        <w:t>ing</w:t>
      </w:r>
      <w:r w:rsidR="00994FB5" w:rsidRPr="00A019AE">
        <w:t xml:space="preserve"> movement before they are in the correct position</w:t>
      </w:r>
      <w:r w:rsidR="00FF6942" w:rsidRPr="00A019AE">
        <w:t xml:space="preserve"> over the pellet</w:t>
      </w:r>
      <w:r w:rsidR="00994FB5" w:rsidRPr="00A019AE">
        <w:t xml:space="preserve">. </w:t>
      </w:r>
      <w:r w:rsidR="009D0175">
        <w:t>During the first training days</w:t>
      </w:r>
      <w:r w:rsidR="00056662">
        <w:t>,</w:t>
      </w:r>
      <w:r w:rsidR="009D0175">
        <w:t xml:space="preserve"> another group performed the task with high accuracy</w:t>
      </w:r>
      <w:r w:rsidR="00994FB5" w:rsidRPr="00A019AE">
        <w:t xml:space="preserve"> but start</w:t>
      </w:r>
      <w:r w:rsidR="008B7A52" w:rsidRPr="00A019AE">
        <w:t>ed</w:t>
      </w:r>
      <w:r w:rsidR="00994FB5" w:rsidRPr="00A019AE">
        <w:t xml:space="preserve"> performing poorly by aiming too far from the pellet by day 3</w:t>
      </w:r>
      <w:r w:rsidR="008B7A52" w:rsidRPr="00A019AE">
        <w:t>-</w:t>
      </w:r>
      <w:r w:rsidR="00994FB5" w:rsidRPr="00A019AE">
        <w:t xml:space="preserve">4 </w:t>
      </w:r>
      <w:proofErr w:type="gramStart"/>
      <w:r w:rsidR="00994FB5" w:rsidRPr="00A019AE">
        <w:t>( 10</w:t>
      </w:r>
      <w:proofErr w:type="gramEnd"/>
      <w:r w:rsidR="00994FB5" w:rsidRPr="00A019AE">
        <w:t>/54 mice</w:t>
      </w:r>
      <w:r w:rsidR="008B7A52" w:rsidRPr="00A019AE">
        <w:t>,</w:t>
      </w:r>
      <w:r w:rsidR="00994FB5" w:rsidRPr="00A019AE">
        <w:t xml:space="preserve"> 18.51%). </w:t>
      </w:r>
      <w:r w:rsidR="00D01E9E" w:rsidRPr="00A019AE">
        <w:t>Within this group</w:t>
      </w:r>
      <w:r w:rsidR="008B7A52" w:rsidRPr="00A019AE">
        <w:t>,</w:t>
      </w:r>
      <w:r w:rsidR="00D01E9E" w:rsidRPr="00A019AE">
        <w:t xml:space="preserve"> some mice start </w:t>
      </w:r>
      <w:r w:rsidR="00335AAA" w:rsidRPr="00A019AE">
        <w:t xml:space="preserve">training </w:t>
      </w:r>
      <w:r w:rsidR="00D01E9E" w:rsidRPr="00A019AE">
        <w:t xml:space="preserve">using a preferred paw but change </w:t>
      </w:r>
      <w:r w:rsidR="00BD6C58" w:rsidRPr="00A019AE">
        <w:t xml:space="preserve">their preference </w:t>
      </w:r>
      <w:r w:rsidR="00D01E9E" w:rsidRPr="00A019AE">
        <w:t>after a few days</w:t>
      </w:r>
      <w:r w:rsidR="008B7A52" w:rsidRPr="00A019AE">
        <w:t>;</w:t>
      </w:r>
      <w:r w:rsidR="00335AAA" w:rsidRPr="00A019AE">
        <w:t xml:space="preserve"> this has been previously discussed by Chen et al</w:t>
      </w:r>
      <w:r w:rsidR="008B7A52" w:rsidRPr="00A019AE">
        <w:t>.</w:t>
      </w:r>
      <w:r w:rsidR="00335AAA" w:rsidRPr="00A019AE">
        <w:t>, 2014</w:t>
      </w:r>
      <w:r w:rsidR="005504C3" w:rsidRPr="00A019AE">
        <w:fldChar w:fldCharType="begin"/>
      </w:r>
      <w:r w:rsidR="007F5D5F" w:rsidRPr="00A019AE">
        <w:instrText xml:space="preserve"> ADDIN EN.CITE &lt;EndNote&gt;&lt;Cite&gt;&lt;Author&gt;Chen&lt;/Author&gt;&lt;RecNum&gt;84&lt;/RecNum&gt;&lt;DisplayText&gt;&lt;style face="superscript"&gt;30&lt;/style&gt;&lt;/DisplayText&gt;&lt;record&gt;&lt;rec-number&gt;84&lt;/rec-number&gt;&lt;foreign-keys&gt;&lt;key app="EN" db-id="50sa99fz4fswdresvs7pa5p8vwws90a92taw" timestamp="1629398339"&gt;84&lt;/key&gt;&lt;/foreign-keys&gt;&lt;ref-type name="Journal Article"&gt;17&lt;/ref-type&gt;&lt;contributors&gt;&lt;authors&gt;&lt;author&gt;Chen, C. C.&lt;/author&gt;&lt;author&gt;Gilmore, A.&lt;/author&gt;&lt;author&gt;Zuo, Y.&lt;/author&gt;&lt;/authors&gt;&lt;translated-authors&gt;&lt;author&gt;J. Vis Exp&lt;/author&gt;&lt;/translated-authors&gt;&lt;/contributors&gt;&lt;auth-address&gt;Department of Molecular, Cell and Developmental Biology, University of California, Santa Cruz. FAU - Gilmore, Anthony&amp;#xD;Department of Molecular, Cell and Developmental Biology, University of California, Santa Cruz. FAU - Zuo, Yi&amp;#xD;Department of Molecular, Cell and Developmental Biology, University of California, Santa Cruz; yizuo@ucsc.edu.&lt;/auth-address&gt;&lt;titles&gt;&lt;title&gt;Study motor skill learning by single-pellet reaching tasks in mice. LID - 10.3791/51238 [doi] LID - 51238&lt;/title&gt;&lt;/titles&gt;&lt;number&gt;1940-087X (Electronic)&lt;/number&gt;&lt;dates&gt;&lt;/dates&gt;&lt;urls&gt;&lt;/urls&gt;&lt;remote-database-provider&gt;2014 Mar 4&lt;/remote-database-provider&gt;&lt;language&gt;eng&lt;/language&gt;&lt;/record&gt;&lt;/Cite&gt;&lt;/EndNote&gt;</w:instrText>
      </w:r>
      <w:r w:rsidR="005504C3" w:rsidRPr="00A019AE">
        <w:fldChar w:fldCharType="separate"/>
      </w:r>
      <w:r w:rsidR="007F5D5F" w:rsidRPr="00A019AE">
        <w:rPr>
          <w:noProof/>
          <w:vertAlign w:val="superscript"/>
        </w:rPr>
        <w:t>30</w:t>
      </w:r>
      <w:r w:rsidR="005504C3" w:rsidRPr="00A019AE">
        <w:fldChar w:fldCharType="end"/>
      </w:r>
      <w:r w:rsidR="00D01E9E" w:rsidRPr="00A019AE">
        <w:t xml:space="preserve">. </w:t>
      </w:r>
    </w:p>
    <w:p w14:paraId="30524A1F" w14:textId="77777777" w:rsidR="008B7A52" w:rsidRPr="00A019AE" w:rsidRDefault="008B7A52" w:rsidP="00A019AE"/>
    <w:p w14:paraId="44443468" w14:textId="12FB2996" w:rsidR="006E4797" w:rsidRPr="00A019AE" w:rsidRDefault="005504C3" w:rsidP="00A019AE">
      <w:r w:rsidRPr="00A019AE">
        <w:t>The reach-to-grasp movement is highly stereotypical from trial to trial and within animals (</w:t>
      </w:r>
      <w:r w:rsidRPr="00A019AE">
        <w:rPr>
          <w:b/>
        </w:rPr>
        <w:t>Figure 2</w:t>
      </w:r>
      <w:r w:rsidRPr="00A019AE">
        <w:t xml:space="preserve">). </w:t>
      </w:r>
      <w:r w:rsidR="00BC1346" w:rsidRPr="00A019AE">
        <w:t>The use of high-speed videography allows t</w:t>
      </w:r>
      <w:r w:rsidR="00671546" w:rsidRPr="00A019AE">
        <w:t>racking</w:t>
      </w:r>
      <w:r w:rsidR="00BC1346" w:rsidRPr="00A019AE">
        <w:t xml:space="preserve"> the </w:t>
      </w:r>
      <w:r w:rsidR="008A6F53" w:rsidRPr="00A019AE">
        <w:t>trajectory</w:t>
      </w:r>
      <w:r w:rsidR="00A00BAB" w:rsidRPr="00A019AE">
        <w:t xml:space="preserve"> </w:t>
      </w:r>
      <w:r w:rsidR="00BC1346" w:rsidRPr="00A019AE">
        <w:t>of movement</w:t>
      </w:r>
      <w:r w:rsidR="00D01E9E" w:rsidRPr="00A019AE">
        <w:t>s</w:t>
      </w:r>
      <w:r w:rsidR="00BC1346" w:rsidRPr="00A019AE">
        <w:t xml:space="preserve"> making </w:t>
      </w:r>
      <w:r w:rsidR="00671546" w:rsidRPr="00A019AE">
        <w:t xml:space="preserve">it </w:t>
      </w:r>
      <w:r w:rsidR="00BC1346" w:rsidRPr="00A019AE">
        <w:t xml:space="preserve">possible </w:t>
      </w:r>
      <w:r w:rsidR="00A00BAB" w:rsidRPr="00A019AE">
        <w:t xml:space="preserve">to </w:t>
      </w:r>
      <w:r w:rsidR="006046D3" w:rsidRPr="00A019AE">
        <w:t>analyze</w:t>
      </w:r>
      <w:r w:rsidR="00A00BAB" w:rsidRPr="00A019AE">
        <w:t xml:space="preserve"> kinematics </w:t>
      </w:r>
      <w:r w:rsidR="00342277" w:rsidRPr="00A019AE">
        <w:t>at</w:t>
      </w:r>
      <w:r w:rsidR="00A00BAB" w:rsidRPr="00A019AE">
        <w:t xml:space="preserve"> different </w:t>
      </w:r>
      <w:r w:rsidR="006046D3" w:rsidRPr="00A019AE">
        <w:t>phases</w:t>
      </w:r>
      <w:r w:rsidR="00A00BAB" w:rsidRPr="00A019AE">
        <w:t xml:space="preserve"> in </w:t>
      </w:r>
      <w:r w:rsidR="00CB4A99">
        <w:t xml:space="preserve">the </w:t>
      </w:r>
      <w:r w:rsidR="00A00BAB" w:rsidRPr="00A019AE">
        <w:t>control condition and during optogenetic stimulation (</w:t>
      </w:r>
      <w:r w:rsidR="00A00BAB" w:rsidRPr="00A019AE">
        <w:rPr>
          <w:b/>
        </w:rPr>
        <w:t xml:space="preserve">Figure </w:t>
      </w:r>
      <w:r w:rsidR="004C1718" w:rsidRPr="00A019AE">
        <w:rPr>
          <w:b/>
        </w:rPr>
        <w:t xml:space="preserve">1E </w:t>
      </w:r>
      <w:r w:rsidR="00671546" w:rsidRPr="00A019AE">
        <w:rPr>
          <w:bCs/>
        </w:rPr>
        <w:t xml:space="preserve">and </w:t>
      </w:r>
      <w:r w:rsidR="00671546" w:rsidRPr="00A019AE">
        <w:rPr>
          <w:b/>
        </w:rPr>
        <w:t xml:space="preserve">Figure </w:t>
      </w:r>
      <w:r w:rsidR="00164E55" w:rsidRPr="00A019AE">
        <w:rPr>
          <w:b/>
        </w:rPr>
        <w:t>2</w:t>
      </w:r>
      <w:r w:rsidR="004C1718" w:rsidRPr="00A019AE">
        <w:rPr>
          <w:b/>
        </w:rPr>
        <w:t>C</w:t>
      </w:r>
      <w:r w:rsidR="00A00BAB" w:rsidRPr="00A019AE">
        <w:t xml:space="preserve">). </w:t>
      </w:r>
      <w:r w:rsidR="00AA1EBF" w:rsidRPr="00A019AE">
        <w:t xml:space="preserve">This approximation results in a </w:t>
      </w:r>
      <w:r w:rsidR="001F75ED" w:rsidRPr="00A019AE">
        <w:t>quantifiable</w:t>
      </w:r>
      <w:r w:rsidR="00AA1EBF" w:rsidRPr="00A019AE">
        <w:t xml:space="preserve"> </w:t>
      </w:r>
      <w:r w:rsidR="001F75ED" w:rsidRPr="00A019AE">
        <w:t>assessment</w:t>
      </w:r>
      <w:r w:rsidR="00AA1EBF" w:rsidRPr="00A019AE">
        <w:t xml:space="preserve"> of parameters such a</w:t>
      </w:r>
      <w:r w:rsidR="0046621A" w:rsidRPr="00A019AE">
        <w:t xml:space="preserve">s </w:t>
      </w:r>
      <w:r w:rsidR="004804F3" w:rsidRPr="00A019AE">
        <w:t>distance traveled, velocity, acceleratio</w:t>
      </w:r>
      <w:r w:rsidR="0046621A" w:rsidRPr="00A019AE">
        <w:t xml:space="preserve">n, </w:t>
      </w:r>
      <w:r w:rsidR="004804F3" w:rsidRPr="00A019AE">
        <w:t>end-point</w:t>
      </w:r>
      <w:r w:rsidR="008A6572" w:rsidRPr="00A019AE">
        <w:t>,</w:t>
      </w:r>
      <w:r w:rsidR="004804F3" w:rsidRPr="00A019AE">
        <w:t xml:space="preserve"> </w:t>
      </w:r>
      <w:r w:rsidR="0046621A" w:rsidRPr="00A019AE">
        <w:t xml:space="preserve">and trajectory </w:t>
      </w:r>
      <w:r w:rsidR="004804F3" w:rsidRPr="00A019AE">
        <w:t>(</w:t>
      </w:r>
      <w:r w:rsidR="004804F3" w:rsidRPr="00A019AE">
        <w:rPr>
          <w:b/>
        </w:rPr>
        <w:t>Figure 2 C-E</w:t>
      </w:r>
      <w:r w:rsidR="004804F3" w:rsidRPr="00CB4A99">
        <w:t xml:space="preserve">). </w:t>
      </w:r>
      <w:r w:rsidR="00C770BF" w:rsidRPr="00CB4A99">
        <w:t>It is possible to</w:t>
      </w:r>
      <w:r w:rsidR="00DB0969" w:rsidRPr="00CB4A99">
        <w:t xml:space="preserve"> analyze both multi-reach </w:t>
      </w:r>
      <w:r w:rsidR="00C770BF" w:rsidRPr="00CB4A99">
        <w:t>trials, where the mouse reaches</w:t>
      </w:r>
      <w:r w:rsidR="00DB0969" w:rsidRPr="00CB4A99">
        <w:t xml:space="preserve"> multiple times before retrieving the pellet, and single-trial events, where the mouse retrieve</w:t>
      </w:r>
      <w:r w:rsidR="00C770BF" w:rsidRPr="00CB4A99">
        <w:t>s</w:t>
      </w:r>
      <w:r w:rsidR="00DB0969" w:rsidRPr="00CB4A99">
        <w:t xml:space="preserve"> the pellet in a single reaching movement. The trial </w:t>
      </w:r>
      <w:r w:rsidR="00C770BF" w:rsidRPr="00CB4A99">
        <w:t>i</w:t>
      </w:r>
      <w:r w:rsidR="00DB0969" w:rsidRPr="00CB4A99">
        <w:t xml:space="preserve">s finished when animals push the pellet away or reinitiate the trial by going to the rear of the cage. </w:t>
      </w:r>
      <w:r w:rsidR="003441F3" w:rsidRPr="00CB4A99">
        <w:t xml:space="preserve">A </w:t>
      </w:r>
      <w:r w:rsidR="003441F3" w:rsidRPr="00A019AE">
        <w:t>quantitative comparison of trajectories under different experimental conditions is achieved with principal component analysis (PCA) followed by k-means clustering (</w:t>
      </w:r>
      <w:r w:rsidR="003441F3" w:rsidRPr="00A019AE">
        <w:rPr>
          <w:b/>
        </w:rPr>
        <w:t xml:space="preserve">Figure </w:t>
      </w:r>
      <w:r w:rsidR="00AC6962" w:rsidRPr="00A019AE">
        <w:rPr>
          <w:b/>
        </w:rPr>
        <w:t>3J-K</w:t>
      </w:r>
      <w:r w:rsidR="003441F3" w:rsidRPr="00A019AE">
        <w:t>)</w:t>
      </w:r>
      <w:r w:rsidR="007C4831" w:rsidRPr="00A019AE">
        <w:fldChar w:fldCharType="begin">
          <w:fldData xml:space="preserve">PEVuZE5vdGU+PENpdGU+PEF1dGhvcj5Mb3Blei1IdWVydGE8L0F1dGhvcj48WWVhcj4yMDIxPC9Z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</w:fldData>
        </w:fldChar>
      </w:r>
      <w:r w:rsidR="00332706" w:rsidRPr="00A019AE">
        <w:instrText xml:space="preserve"> ADDIN EN.CITE </w:instrText>
      </w:r>
      <w:r w:rsidR="00332706" w:rsidRPr="00A019AE">
        <w:fldChar w:fldCharType="begin">
          <w:fldData xml:space="preserve">PEVuZE5vdGU+PENpdGU+PEF1dGhvcj5Mb3Blei1IdWVydGE8L0F1dGhvcj48WWVhcj4yMDIxPC9Z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</w:fldData>
        </w:fldChar>
      </w:r>
      <w:r w:rsidR="00332706" w:rsidRPr="00A019AE">
        <w:instrText xml:space="preserve"> ADDIN EN.CITE.DATA </w:instrText>
      </w:r>
      <w:r w:rsidR="00332706" w:rsidRPr="00A019AE">
        <w:fldChar w:fldCharType="end"/>
      </w:r>
      <w:r w:rsidR="007C4831" w:rsidRPr="00A019AE">
        <w:fldChar w:fldCharType="separate"/>
      </w:r>
      <w:r w:rsidR="00332706" w:rsidRPr="00A019AE">
        <w:rPr>
          <w:noProof/>
          <w:vertAlign w:val="superscript"/>
        </w:rPr>
        <w:t>23,25</w:t>
      </w:r>
      <w:r w:rsidR="007C4831" w:rsidRPr="00A019AE">
        <w:fldChar w:fldCharType="end"/>
      </w:r>
      <w:r w:rsidR="003441F3" w:rsidRPr="00A019AE">
        <w:t>.</w:t>
      </w:r>
    </w:p>
    <w:p w14:paraId="3F80E5FA" w14:textId="77777777" w:rsidR="00D41DC6" w:rsidRPr="00A019AE" w:rsidRDefault="00D41DC6" w:rsidP="00A019AE"/>
    <w:p w14:paraId="1B613E14" w14:textId="57324B55" w:rsidR="003B6755" w:rsidRPr="00A019AE" w:rsidRDefault="003B6755" w:rsidP="00A019AE">
      <w:r w:rsidRPr="00A019AE">
        <w:t xml:space="preserve">During </w:t>
      </w:r>
      <w:r w:rsidR="007E4973" w:rsidRPr="00A019AE">
        <w:t>most</w:t>
      </w:r>
      <w:r w:rsidRPr="00A019AE">
        <w:t xml:space="preserve"> training sessions</w:t>
      </w:r>
      <w:r w:rsidR="007E4973" w:rsidRPr="00A019AE">
        <w:t>,</w:t>
      </w:r>
      <w:r w:rsidRPr="00A019AE">
        <w:t xml:space="preserve"> mice sometimes fail to grasp the pellet</w:t>
      </w:r>
      <w:r w:rsidR="004F5C89" w:rsidRPr="00A019AE">
        <w:t xml:space="preserve"> (missed trials)</w:t>
      </w:r>
      <w:r w:rsidR="007E4973" w:rsidRPr="00A019AE">
        <w:t>.</w:t>
      </w:r>
      <w:r w:rsidRPr="00A019AE">
        <w:t xml:space="preserve"> </w:t>
      </w:r>
      <w:r w:rsidR="007E4973" w:rsidRPr="00A019AE">
        <w:t xml:space="preserve">Some manipulations change the number of missed trials and </w:t>
      </w:r>
      <w:r w:rsidR="00E162F9" w:rsidRPr="00A019AE">
        <w:t xml:space="preserve">hence </w:t>
      </w:r>
      <w:r w:rsidR="007E4973" w:rsidRPr="00A019AE">
        <w:t xml:space="preserve">the accuracy </w:t>
      </w:r>
      <w:r w:rsidR="00D86488" w:rsidRPr="00A019AE">
        <w:t>of</w:t>
      </w:r>
      <w:r w:rsidR="007E4973" w:rsidRPr="00A019AE">
        <w:t xml:space="preserve"> the task. Then it is </w:t>
      </w:r>
      <w:r w:rsidR="00D86488" w:rsidRPr="00A019AE">
        <w:t>essential</w:t>
      </w:r>
      <w:r w:rsidR="007E4973" w:rsidRPr="00A019AE">
        <w:t xml:space="preserve"> to </w:t>
      </w:r>
      <w:r w:rsidRPr="00A019AE">
        <w:t xml:space="preserve">analyze </w:t>
      </w:r>
      <w:r w:rsidR="008F26B3" w:rsidRPr="00A019AE">
        <w:t>differences</w:t>
      </w:r>
      <w:r w:rsidRPr="00A019AE">
        <w:t xml:space="preserve"> between hit and missed trials. In our hands, missed trials result from changes in three di</w:t>
      </w:r>
      <w:r w:rsidR="008F26B3" w:rsidRPr="00A019AE">
        <w:t>stinct</w:t>
      </w:r>
      <w:r w:rsidRPr="00A019AE">
        <w:t xml:space="preserve"> phases of the movement: </w:t>
      </w:r>
      <w:r w:rsidR="00D86488" w:rsidRPr="00A019AE">
        <w:t>(</w:t>
      </w:r>
      <w:r w:rsidR="008F26B3" w:rsidRPr="00A019AE">
        <w:t xml:space="preserve">1) </w:t>
      </w:r>
      <w:r w:rsidRPr="00A019AE">
        <w:t>the paw modifies its trajectory before it crosses the chamber opening (initial</w:t>
      </w:r>
      <w:r w:rsidR="00E162F9" w:rsidRPr="00A019AE">
        <w:t xml:space="preserve"> error</w:t>
      </w:r>
      <w:r w:rsidRPr="00A019AE">
        <w:t xml:space="preserve">), </w:t>
      </w:r>
      <w:r w:rsidR="00D86488" w:rsidRPr="00A019AE">
        <w:t>(</w:t>
      </w:r>
      <w:r w:rsidR="008F26B3" w:rsidRPr="00A019AE">
        <w:t xml:space="preserve">2) </w:t>
      </w:r>
      <w:r w:rsidRPr="00A019AE">
        <w:t>the paw modifies its trajectory after the paw crosses the opening (final</w:t>
      </w:r>
      <w:r w:rsidR="00E162F9" w:rsidRPr="00A019AE">
        <w:t xml:space="preserve"> error</w:t>
      </w:r>
      <w:r w:rsidRPr="00A019AE">
        <w:t>), and</w:t>
      </w:r>
      <w:r w:rsidR="00D86488" w:rsidRPr="00A019AE">
        <w:t>,</w:t>
      </w:r>
      <w:r w:rsidRPr="00A019AE">
        <w:t xml:space="preserve"> </w:t>
      </w:r>
      <w:r w:rsidR="00D86488" w:rsidRPr="00A019AE">
        <w:t>(</w:t>
      </w:r>
      <w:r w:rsidR="008F26B3" w:rsidRPr="00A019AE">
        <w:t xml:space="preserve">3) </w:t>
      </w:r>
      <w:r w:rsidRPr="00A019AE">
        <w:t>failure to collect the pellet (grasp</w:t>
      </w:r>
      <w:r w:rsidR="00E162F9" w:rsidRPr="00A019AE">
        <w:t xml:space="preserve"> error</w:t>
      </w:r>
      <w:r w:rsidRPr="00A019AE">
        <w:t>)</w:t>
      </w:r>
      <w:r w:rsidR="00E162F9" w:rsidRPr="00A019AE">
        <w:t xml:space="preserve"> (</w:t>
      </w:r>
      <w:r w:rsidR="00E162F9" w:rsidRPr="00A019AE">
        <w:rPr>
          <w:b/>
        </w:rPr>
        <w:t>Figure 2 I</w:t>
      </w:r>
      <w:r w:rsidR="0047285B" w:rsidRPr="00A019AE">
        <w:rPr>
          <w:b/>
        </w:rPr>
        <w:t>,</w:t>
      </w:r>
      <w:r w:rsidR="00E162F9" w:rsidRPr="00A019AE">
        <w:rPr>
          <w:b/>
        </w:rPr>
        <w:t>J</w:t>
      </w:r>
      <w:r w:rsidR="00E162F9" w:rsidRPr="00A019AE">
        <w:t>)</w:t>
      </w:r>
      <w:r w:rsidR="00B112B2" w:rsidRPr="00A019AE">
        <w:fldChar w:fldCharType="begin"/>
      </w:r>
      <w:r w:rsidR="00332706" w:rsidRPr="00A019AE">
        <w:instrText xml:space="preserve"> ADDIN EN.CITE &lt;EndNote&gt;&lt;Cite&gt;&lt;Author&gt;Ian&lt;/Author&gt;&lt;Year&gt;1990&lt;/Year&gt;&lt;RecNum&gt;85&lt;/RecNum&gt;&lt;DisplayText&gt;&lt;style face="superscript"&gt;13&lt;/style&gt;&lt;/DisplayText&gt;&lt;record&gt;&lt;rec-number&gt;85&lt;/rec-number&gt;&lt;foreign-keys&gt;&lt;key app="EN" db-id="50sa99fz4fswdresvs7pa5p8vwws90a92taw" timestamp="1629407007"&gt;85&lt;/key&gt;&lt;/foreign-keys&gt;&lt;ref-type name="Journal Article"&gt;17&lt;/ref-type&gt;&lt;contributors&gt;&lt;authors&gt;&lt;author&gt;Ian, Q. Whishaw&lt;/author&gt;&lt;author&gt;Sergio, M. Pellis&lt;/author&gt;&lt;/authors&gt;&lt;/contributors&gt;&lt;titles&gt;&lt;title&gt;The structure of skilled forelimb reaching in the rat: A proximally driven movement with a single distal rotatory component&lt;/title&gt;&lt;secondary-title&gt;Behavioural Brain Research&lt;/secondary-title&gt;&lt;/titles&gt;&lt;periodical&gt;&lt;full-title&gt;Behavioural Brain Research&lt;/full-title&gt;&lt;/periodical&gt;&lt;pages&gt;49-59&lt;/pages&gt;&lt;volume&gt;41&lt;/volume&gt;&lt;number&gt;1&lt;/number&gt;&lt;keywords&gt;&lt;keyword&gt;Forelimb reaching, Kinematics, Neural control, Rat&lt;/keyword&gt;&lt;/keywords&gt;&lt;dates&gt;&lt;year&gt;1990&lt;/year&gt;&lt;/dates&gt;&lt;isbn&gt;0166-4328&lt;/isbn&gt;&lt;accession-num&gt;WHISHAW199049&lt;/accession-num&gt;&lt;urls&gt;&lt;related-urls&gt;&lt;url&gt;https://www.sciencedirect.com/science/article/pii/016643289090053H&lt;/url&gt;&lt;/related-urls&gt;&lt;/urls&gt;&lt;electronic-resource-num&gt;https://doi.org/10.1016/0166-4328(90)90053-H&lt;/electronic-resource-num&gt;&lt;/record&gt;&lt;/Cite&gt;&lt;/EndNote&gt;</w:instrText>
      </w:r>
      <w:r w:rsidR="00B112B2" w:rsidRPr="00A019AE">
        <w:fldChar w:fldCharType="separate"/>
      </w:r>
      <w:r w:rsidR="00332706" w:rsidRPr="00A019AE">
        <w:rPr>
          <w:noProof/>
          <w:vertAlign w:val="superscript"/>
        </w:rPr>
        <w:t>13</w:t>
      </w:r>
      <w:r w:rsidR="00B112B2" w:rsidRPr="00A019AE">
        <w:fldChar w:fldCharType="end"/>
      </w:r>
      <w:r w:rsidRPr="00A019AE">
        <w:t xml:space="preserve">. </w:t>
      </w:r>
      <w:r w:rsidR="007E4973" w:rsidRPr="00A019AE">
        <w:t>A general characteristic of missed trials is that</w:t>
      </w:r>
      <w:r w:rsidRPr="00A019AE">
        <w:t xml:space="preserve"> mice start the grasping movement further away from the pellet (end-point) compared to hit trials (</w:t>
      </w:r>
      <w:r w:rsidRPr="00A019AE">
        <w:rPr>
          <w:b/>
        </w:rPr>
        <w:t xml:space="preserve">Figure </w:t>
      </w:r>
      <w:r w:rsidR="00E162F9" w:rsidRPr="00A019AE">
        <w:rPr>
          <w:b/>
        </w:rPr>
        <w:t>2</w:t>
      </w:r>
      <w:r w:rsidRPr="00A019AE">
        <w:rPr>
          <w:b/>
        </w:rPr>
        <w:t>G</w:t>
      </w:r>
      <w:r w:rsidRPr="00A019AE">
        <w:t xml:space="preserve">). </w:t>
      </w:r>
      <w:r w:rsidR="00C874FD" w:rsidRPr="00A019AE">
        <w:t>Additionally</w:t>
      </w:r>
      <w:r w:rsidRPr="00A019AE">
        <w:t>, misses associate</w:t>
      </w:r>
      <w:r w:rsidR="007C3B99" w:rsidRPr="00A019AE">
        <w:t>d with the mouse posture are</w:t>
      </w:r>
      <w:r w:rsidRPr="00A019AE">
        <w:t xml:space="preserve"> measured as </w:t>
      </w:r>
      <w:r w:rsidR="00D17971" w:rsidRPr="00A019AE">
        <w:t xml:space="preserve">significant </w:t>
      </w:r>
      <w:r w:rsidRPr="00A019AE">
        <w:t xml:space="preserve">differences in body angle </w:t>
      </w:r>
      <w:r w:rsidR="00D17971" w:rsidRPr="00A019AE">
        <w:t xml:space="preserve">between hit and missed trials </w:t>
      </w:r>
      <w:r w:rsidRPr="00A019AE">
        <w:t>(</w:t>
      </w:r>
      <w:r w:rsidRPr="00A019AE">
        <w:rPr>
          <w:b/>
        </w:rPr>
        <w:t>Figure 2</w:t>
      </w:r>
      <w:r w:rsidR="00E162F9" w:rsidRPr="00A019AE">
        <w:rPr>
          <w:b/>
        </w:rPr>
        <w:t>H</w:t>
      </w:r>
      <w:r w:rsidRPr="00A019AE">
        <w:t xml:space="preserve">). </w:t>
      </w:r>
    </w:p>
    <w:p w14:paraId="4D4584A0" w14:textId="77777777" w:rsidR="0047285B" w:rsidRPr="00A019AE" w:rsidRDefault="0047285B" w:rsidP="00A019AE"/>
    <w:p w14:paraId="3D275DED" w14:textId="0BB4912B" w:rsidR="003677ED" w:rsidRPr="00A019AE" w:rsidRDefault="001B5FAD" w:rsidP="00A019AE">
      <w:r w:rsidRPr="00A019AE">
        <w:t xml:space="preserve">Depending on the structure or neuronal population targeted </w:t>
      </w:r>
      <w:r w:rsidR="002525AE" w:rsidRPr="00A019AE">
        <w:t>with optogenetics</w:t>
      </w:r>
      <w:r w:rsidR="000156AC" w:rsidRPr="00A019AE">
        <w:t>,</w:t>
      </w:r>
      <w:r w:rsidR="002525AE" w:rsidRPr="00A019AE">
        <w:t xml:space="preserve"> </w:t>
      </w:r>
      <w:r w:rsidRPr="00A019AE">
        <w:t>one can expect differential effects over behavior</w:t>
      </w:r>
      <w:r w:rsidR="00AC6962" w:rsidRPr="00A019AE">
        <w:fldChar w:fldCharType="begin">
          <w:fldData xml:space="preserve">PEVuZE5vdGU+PENpdGU+PEF1dGhvcj5BemltPC9BdXRob3I+PFllYXI+MjAxNDwvWWVhcj48UmVj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wvcGVy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</w:fldData>
        </w:fldChar>
      </w:r>
      <w:r w:rsidR="00AC6962" w:rsidRPr="00A019AE">
        <w:instrText xml:space="preserve"> ADDIN EN.CITE </w:instrText>
      </w:r>
      <w:r w:rsidR="00AC6962" w:rsidRPr="00A019AE">
        <w:fldChar w:fldCharType="begin">
          <w:fldData xml:space="preserve">PEVuZE5vdGU+PENpdGU+PEF1dGhvcj5BemltPC9BdXRob3I+PFllYXI+MjAxNDwvWWVhcj48UmVj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wvcGVy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</w:fldData>
        </w:fldChar>
      </w:r>
      <w:r w:rsidR="00AC6962" w:rsidRPr="00A019AE">
        <w:instrText xml:space="preserve"> ADDIN EN.CITE.DATA </w:instrText>
      </w:r>
      <w:r w:rsidR="00AC6962" w:rsidRPr="00A019AE">
        <w:fldChar w:fldCharType="end"/>
      </w:r>
      <w:r w:rsidR="00AC6962" w:rsidRPr="00A019AE">
        <w:fldChar w:fldCharType="separate"/>
      </w:r>
      <w:r w:rsidR="00AC6962" w:rsidRPr="00A019AE">
        <w:rPr>
          <w:noProof/>
          <w:vertAlign w:val="superscript"/>
        </w:rPr>
        <w:t>7,19,23,31-33</w:t>
      </w:r>
      <w:r w:rsidR="00AC6962" w:rsidRPr="00A019AE">
        <w:fldChar w:fldCharType="end"/>
      </w:r>
      <w:r w:rsidRPr="00A019AE">
        <w:t xml:space="preserve">. </w:t>
      </w:r>
      <w:r w:rsidR="0046621A" w:rsidRPr="00A019AE">
        <w:t>T</w:t>
      </w:r>
      <w:r w:rsidR="001C3A7C" w:rsidRPr="00A019AE">
        <w:t>he current protocol</w:t>
      </w:r>
      <w:r w:rsidR="006D7FE7" w:rsidRPr="00A019AE">
        <w:t xml:space="preserve"> </w:t>
      </w:r>
      <w:r w:rsidR="001C3A7C" w:rsidRPr="00A019AE">
        <w:t>describes</w:t>
      </w:r>
      <w:r w:rsidR="006D7FE7" w:rsidRPr="00A019AE">
        <w:t xml:space="preserve"> the </w:t>
      </w:r>
      <w:r w:rsidR="000156AC" w:rsidRPr="00A019AE">
        <w:t>impact</w:t>
      </w:r>
      <w:r w:rsidR="006D7FE7" w:rsidRPr="00A019AE">
        <w:t xml:space="preserve"> of </w:t>
      </w:r>
      <w:r w:rsidRPr="00A019AE">
        <w:t>activating</w:t>
      </w:r>
      <w:r w:rsidR="006D7FE7" w:rsidRPr="00A019AE">
        <w:t xml:space="preserve"> </w:t>
      </w:r>
      <w:r w:rsidR="00D17971" w:rsidRPr="00A019AE">
        <w:t>spiny projection</w:t>
      </w:r>
      <w:r w:rsidRPr="00A019AE">
        <w:t xml:space="preserve"> neurons (SPNs) in the striatum </w:t>
      </w:r>
      <w:r w:rsidR="006D7FE7" w:rsidRPr="00A019AE">
        <w:t xml:space="preserve">in contralateral or ipsilateral hemispheres </w:t>
      </w:r>
      <w:r w:rsidR="000156AC" w:rsidRPr="00A019AE">
        <w:t>about</w:t>
      </w:r>
      <w:r w:rsidR="004C1718" w:rsidRPr="00A019AE">
        <w:t xml:space="preserve"> the preferred paw used </w:t>
      </w:r>
      <w:r w:rsidR="006046D3" w:rsidRPr="00A019AE">
        <w:t>by the mouse during the reaching movement</w:t>
      </w:r>
      <w:r w:rsidR="00D17971" w:rsidRPr="00A019AE">
        <w:t xml:space="preserve"> (</w:t>
      </w:r>
      <w:r w:rsidR="00D17971" w:rsidRPr="00A019AE">
        <w:rPr>
          <w:b/>
        </w:rPr>
        <w:t>Figure 3</w:t>
      </w:r>
      <w:r w:rsidR="00D17971" w:rsidRPr="00A019AE">
        <w:t>)</w:t>
      </w:r>
      <w:r w:rsidR="006D7FE7" w:rsidRPr="00A019AE">
        <w:t>. Contralateral activation of D1</w:t>
      </w:r>
      <w:r w:rsidRPr="00A019AE">
        <w:t xml:space="preserve"> dopamine expressing </w:t>
      </w:r>
      <w:r w:rsidR="006D7FE7" w:rsidRPr="00A019AE">
        <w:t>SPNs</w:t>
      </w:r>
      <w:r w:rsidR="008A6572" w:rsidRPr="00A019AE">
        <w:t>,</w:t>
      </w:r>
      <w:r w:rsidR="006D7FE7" w:rsidRPr="00A019AE">
        <w:t xml:space="preserve"> </w:t>
      </w:r>
      <w:r w:rsidR="008A6572" w:rsidRPr="00A019AE">
        <w:t>which</w:t>
      </w:r>
      <w:r w:rsidRPr="00A019AE">
        <w:t xml:space="preserve"> </w:t>
      </w:r>
      <w:r w:rsidR="008A6572" w:rsidRPr="00A019AE">
        <w:t>give origin</w:t>
      </w:r>
      <w:r w:rsidRPr="00A019AE">
        <w:t xml:space="preserve"> to the basal ganglia direct pathway</w:t>
      </w:r>
      <w:r w:rsidR="008A6572" w:rsidRPr="00A019AE">
        <w:t>,</w:t>
      </w:r>
      <w:r w:rsidRPr="00A019AE">
        <w:t xml:space="preserve"> </w:t>
      </w:r>
      <w:r w:rsidR="003441F3" w:rsidRPr="00A019AE">
        <w:t>reduced</w:t>
      </w:r>
      <w:r w:rsidR="006D7FE7" w:rsidRPr="00A019AE">
        <w:t xml:space="preserve"> </w:t>
      </w:r>
      <w:r w:rsidR="003671C5" w:rsidRPr="00A019AE">
        <w:t>grasping</w:t>
      </w:r>
      <w:r w:rsidR="006D7FE7" w:rsidRPr="00A019AE">
        <w:t xml:space="preserve"> success to 64.9±8.8%</w:t>
      </w:r>
      <w:r w:rsidR="006D7FE7" w:rsidRPr="00A019AE">
        <w:rPr>
          <w:spacing w:val="-13"/>
        </w:rPr>
        <w:t xml:space="preserve"> </w:t>
      </w:r>
      <w:r w:rsidR="006D7FE7" w:rsidRPr="00A019AE">
        <w:t>compared</w:t>
      </w:r>
      <w:r w:rsidR="006D7FE7" w:rsidRPr="00A019AE">
        <w:rPr>
          <w:spacing w:val="-10"/>
        </w:rPr>
        <w:t xml:space="preserve"> </w:t>
      </w:r>
      <w:r w:rsidR="006D7FE7" w:rsidRPr="00A019AE">
        <w:t>to</w:t>
      </w:r>
      <w:r w:rsidR="006D7FE7" w:rsidRPr="00A019AE">
        <w:rPr>
          <w:spacing w:val="-14"/>
        </w:rPr>
        <w:t xml:space="preserve"> </w:t>
      </w:r>
      <w:r w:rsidR="006D7FE7" w:rsidRPr="00A019AE">
        <w:t>control</w:t>
      </w:r>
      <w:r w:rsidR="006D7FE7" w:rsidRPr="00A019AE">
        <w:rPr>
          <w:spacing w:val="-13"/>
        </w:rPr>
        <w:t xml:space="preserve"> </w:t>
      </w:r>
      <w:r w:rsidR="000933DA" w:rsidRPr="00A019AE">
        <w:t>conditions</w:t>
      </w:r>
      <w:r w:rsidR="006D7FE7" w:rsidRPr="00A019AE">
        <w:rPr>
          <w:spacing w:val="-12"/>
        </w:rPr>
        <w:t xml:space="preserve"> </w:t>
      </w:r>
      <w:r w:rsidR="006D7FE7" w:rsidRPr="00A019AE">
        <w:t>(</w:t>
      </w:r>
      <w:r w:rsidR="006D7FE7" w:rsidRPr="00A019AE">
        <w:rPr>
          <w:b/>
        </w:rPr>
        <w:t>Figure</w:t>
      </w:r>
      <w:r w:rsidR="006D7FE7" w:rsidRPr="00A019AE">
        <w:rPr>
          <w:b/>
          <w:spacing w:val="-10"/>
        </w:rPr>
        <w:t xml:space="preserve"> </w:t>
      </w:r>
      <w:r w:rsidR="00164E55" w:rsidRPr="00A019AE">
        <w:rPr>
          <w:b/>
        </w:rPr>
        <w:t>3</w:t>
      </w:r>
      <w:r w:rsidR="004C1718" w:rsidRPr="00A019AE">
        <w:rPr>
          <w:b/>
        </w:rPr>
        <w:t>B</w:t>
      </w:r>
      <w:r w:rsidR="006D7FE7" w:rsidRPr="00A019AE">
        <w:t>).</w:t>
      </w:r>
      <w:r w:rsidR="006D7FE7" w:rsidRPr="00A019AE">
        <w:rPr>
          <w:spacing w:val="-12"/>
        </w:rPr>
        <w:t xml:space="preserve"> </w:t>
      </w:r>
      <w:r w:rsidR="003441F3" w:rsidRPr="00A019AE">
        <w:t xml:space="preserve">Kinematic analysis reveals </w:t>
      </w:r>
      <w:r w:rsidR="0046621A" w:rsidRPr="00A019AE">
        <w:t>that during optogenetic stimulation</w:t>
      </w:r>
      <w:r w:rsidR="00863CAD" w:rsidRPr="00A019AE">
        <w:t>, the paw trajectory described an oscillatory pattern, shown by an increase in the traveled distance to 218.4±19.2% of control, leading</w:t>
      </w:r>
      <w:r w:rsidR="003441F3" w:rsidRPr="00A019AE">
        <w:t xml:space="preserve"> to the incapability to target the pellet</w:t>
      </w:r>
      <w:r w:rsidR="0046621A" w:rsidRPr="00A019AE">
        <w:t xml:space="preserve"> </w:t>
      </w:r>
      <w:r w:rsidR="008A6572" w:rsidRPr="00A019AE">
        <w:t>and</w:t>
      </w:r>
      <w:r w:rsidR="006D7FE7" w:rsidRPr="00A019AE">
        <w:t xml:space="preserve"> an increase in initial error type I</w:t>
      </w:r>
      <w:r w:rsidR="00E86DF3" w:rsidRPr="00A019AE">
        <w:t xml:space="preserve"> </w:t>
      </w:r>
      <w:r w:rsidR="006D7FE7" w:rsidRPr="00A019AE">
        <w:lastRenderedPageBreak/>
        <w:t>(</w:t>
      </w:r>
      <w:r w:rsidR="006D7FE7" w:rsidRPr="00A019AE">
        <w:rPr>
          <w:b/>
        </w:rPr>
        <w:t xml:space="preserve">Figure </w:t>
      </w:r>
      <w:r w:rsidR="00AC6962" w:rsidRPr="00A019AE">
        <w:rPr>
          <w:b/>
        </w:rPr>
        <w:t>3F</w:t>
      </w:r>
      <w:r w:rsidR="006D7FE7" w:rsidRPr="00A019AE">
        <w:rPr>
          <w:b/>
        </w:rPr>
        <w:t>)</w:t>
      </w:r>
      <w:r w:rsidR="006D7FE7" w:rsidRPr="00A019AE">
        <w:t xml:space="preserve">. </w:t>
      </w:r>
      <w:r w:rsidR="0046621A" w:rsidRPr="00A019AE">
        <w:t>PCA analysis show</w:t>
      </w:r>
      <w:r w:rsidR="00132B3B" w:rsidRPr="00A019AE">
        <w:t>s that all trials' trajectorie</w:t>
      </w:r>
      <w:r w:rsidR="0046621A" w:rsidRPr="00A019AE">
        <w:t>s during contralateral D1</w:t>
      </w:r>
      <w:r w:rsidR="000C467D" w:rsidRPr="00A019AE">
        <w:t xml:space="preserve"> </w:t>
      </w:r>
      <w:r w:rsidR="0046621A" w:rsidRPr="00A019AE">
        <w:t xml:space="preserve">SPNs activation separated in a cluster with almost no overlap with </w:t>
      </w:r>
      <w:r w:rsidR="003671C5" w:rsidRPr="00A019AE">
        <w:t>a</w:t>
      </w:r>
      <w:r w:rsidR="0046621A" w:rsidRPr="00A019AE">
        <w:t xml:space="preserve"> control cluster, indicating</w:t>
      </w:r>
      <w:r w:rsidR="0046621A" w:rsidRPr="00A019AE">
        <w:rPr>
          <w:spacing w:val="-25"/>
        </w:rPr>
        <w:t xml:space="preserve"> </w:t>
      </w:r>
      <w:r w:rsidR="008A6572" w:rsidRPr="00A019AE">
        <w:rPr>
          <w:spacing w:val="-25"/>
        </w:rPr>
        <w:t>a</w:t>
      </w:r>
      <w:r w:rsidR="0046621A" w:rsidRPr="00A019AE">
        <w:t xml:space="preserve"> low similarity</w:t>
      </w:r>
      <w:r w:rsidR="0066619C" w:rsidRPr="00A019AE">
        <w:t xml:space="preserve"> (</w:t>
      </w:r>
      <w:r w:rsidR="0066619C" w:rsidRPr="00A019AE">
        <w:rPr>
          <w:b/>
        </w:rPr>
        <w:t xml:space="preserve">Figure </w:t>
      </w:r>
      <w:r w:rsidR="00AC6962" w:rsidRPr="00A019AE">
        <w:rPr>
          <w:b/>
        </w:rPr>
        <w:t>3J-K</w:t>
      </w:r>
      <w:r w:rsidR="0066619C" w:rsidRPr="00A019AE">
        <w:t>)</w:t>
      </w:r>
      <w:r w:rsidR="0046621A" w:rsidRPr="00A019AE">
        <w:t>.</w:t>
      </w:r>
    </w:p>
    <w:p w14:paraId="28558349" w14:textId="77777777" w:rsidR="003677ED" w:rsidRPr="00A019AE" w:rsidRDefault="003677ED" w:rsidP="00A019AE"/>
    <w:p w14:paraId="15434A11" w14:textId="4466263B" w:rsidR="008A6F53" w:rsidRPr="00A019AE" w:rsidRDefault="0046621A" w:rsidP="00A019AE">
      <w:r w:rsidRPr="00A019AE">
        <w:t xml:space="preserve">On the other hand, activation of </w:t>
      </w:r>
      <w:proofErr w:type="spellStart"/>
      <w:r w:rsidRPr="00A019AE">
        <w:t>dSPNs</w:t>
      </w:r>
      <w:proofErr w:type="spellEnd"/>
      <w:r w:rsidRPr="00A019AE">
        <w:t xml:space="preserve"> in the ipsilateral side lead to an increase </w:t>
      </w:r>
      <w:r w:rsidR="00B63A35" w:rsidRPr="00A019AE">
        <w:t>i</w:t>
      </w:r>
      <w:r w:rsidRPr="00A019AE">
        <w:t xml:space="preserve">n trajectory dispersion shown by PCA analysis </w:t>
      </w:r>
      <w:r w:rsidR="0066619C" w:rsidRPr="00A019AE">
        <w:t>(</w:t>
      </w:r>
      <w:r w:rsidR="0066619C" w:rsidRPr="00A019AE">
        <w:rPr>
          <w:b/>
        </w:rPr>
        <w:t xml:space="preserve">Figure </w:t>
      </w:r>
      <w:r w:rsidR="00AC6962" w:rsidRPr="00A019AE">
        <w:rPr>
          <w:b/>
        </w:rPr>
        <w:t>3K</w:t>
      </w:r>
      <w:r w:rsidR="0066619C" w:rsidRPr="00A019AE">
        <w:t xml:space="preserve">) </w:t>
      </w:r>
      <w:r w:rsidRPr="00A019AE">
        <w:t>without affecting reaching success (120.7±23.6%, n</w:t>
      </w:r>
      <w:r w:rsidR="00B63A35" w:rsidRPr="00A019AE">
        <w:t xml:space="preserve"> </w:t>
      </w:r>
      <w:r w:rsidRPr="00A019AE">
        <w:t>=</w:t>
      </w:r>
      <w:r w:rsidR="00B63A35" w:rsidRPr="00A019AE">
        <w:t xml:space="preserve"> </w:t>
      </w:r>
      <w:r w:rsidRPr="00A019AE">
        <w:t>4), total distance traveled (136.3±35.5%)</w:t>
      </w:r>
      <w:r w:rsidR="00B63A35" w:rsidRPr="00A019AE">
        <w:t>,</w:t>
      </w:r>
      <w:r w:rsidRPr="00A019AE">
        <w:t xml:space="preserve"> or maximum velocity during the reaching phase (117.3±10.3%)</w:t>
      </w:r>
      <w:r w:rsidR="004C1718" w:rsidRPr="00A019AE">
        <w:t xml:space="preserve"> (</w:t>
      </w:r>
      <w:r w:rsidR="004C1718" w:rsidRPr="00A019AE">
        <w:rPr>
          <w:b/>
        </w:rPr>
        <w:t xml:space="preserve">Figure </w:t>
      </w:r>
      <w:r w:rsidR="00AC6962" w:rsidRPr="00A019AE">
        <w:rPr>
          <w:b/>
        </w:rPr>
        <w:t>3C</w:t>
      </w:r>
      <w:r w:rsidR="004C1718" w:rsidRPr="00A019AE">
        <w:t>)</w:t>
      </w:r>
      <w:r w:rsidRPr="00A019AE">
        <w:t>, indicating that ipsilateral D1</w:t>
      </w:r>
      <w:r w:rsidR="000C467D" w:rsidRPr="00A019AE">
        <w:t xml:space="preserve"> </w:t>
      </w:r>
      <w:r w:rsidRPr="00A019AE">
        <w:t>SPNs activation modified in some degree the reaching trajectory without changing the behavioral outcome</w:t>
      </w:r>
      <w:r w:rsidR="00AC6962" w:rsidRPr="00A019AE">
        <w:t xml:space="preserve"> (</w:t>
      </w:r>
      <w:r w:rsidR="00AC6962" w:rsidRPr="00A019AE">
        <w:rPr>
          <w:b/>
        </w:rPr>
        <w:t>Figure 3G-I</w:t>
      </w:r>
      <w:r w:rsidR="00AC6962" w:rsidRPr="00A019AE">
        <w:t>)</w:t>
      </w:r>
      <w:r w:rsidRPr="00A019AE">
        <w:t>.</w:t>
      </w:r>
      <w:r w:rsidR="00D17971" w:rsidRPr="00A019AE">
        <w:t xml:space="preserve"> Kinematic analysis indicates subtle changes </w:t>
      </w:r>
      <w:r w:rsidR="002E3263" w:rsidRPr="00A019AE">
        <w:t>i</w:t>
      </w:r>
      <w:r w:rsidR="00D17971" w:rsidRPr="00A019AE">
        <w:t xml:space="preserve">n movement control by ipsilateral manipulation. </w:t>
      </w:r>
      <w:r w:rsidR="0005644F" w:rsidRPr="00A019AE">
        <w:t xml:space="preserve">Finally, body posture analysis shows a </w:t>
      </w:r>
      <w:r w:rsidR="002E3263" w:rsidRPr="00A019AE">
        <w:t>shift</w:t>
      </w:r>
      <w:r w:rsidR="0005644F" w:rsidRPr="00A019AE">
        <w:t xml:space="preserve"> in body angle during contralateral D1SPNs activation (</w:t>
      </w:r>
      <w:r w:rsidR="0005644F" w:rsidRPr="00A019AE">
        <w:rPr>
          <w:b/>
        </w:rPr>
        <w:t xml:space="preserve">Figure </w:t>
      </w:r>
      <w:r w:rsidR="00AC6962" w:rsidRPr="00A019AE">
        <w:rPr>
          <w:b/>
        </w:rPr>
        <w:t>3L</w:t>
      </w:r>
      <w:r w:rsidR="0005644F" w:rsidRPr="00A019AE">
        <w:t xml:space="preserve">).  </w:t>
      </w:r>
      <w:r w:rsidR="008A6F53" w:rsidRPr="00A019AE">
        <w:t>It is highlighted that even this</w:t>
      </w:r>
      <w:r w:rsidR="002E3263" w:rsidRPr="00A019AE">
        <w:t xml:space="preserve"> simple task has many components that permit proper movement execution</w:t>
      </w:r>
      <w:r w:rsidR="008A6F53" w:rsidRPr="00A019AE">
        <w:t xml:space="preserve"> to attain a goal.</w:t>
      </w:r>
    </w:p>
    <w:p w14:paraId="2392AD17" w14:textId="176E83AB" w:rsidR="0046621A" w:rsidRPr="00A019AE" w:rsidRDefault="0046621A" w:rsidP="00A019AE"/>
    <w:p w14:paraId="6D510784" w14:textId="3DE2AFC4" w:rsidR="006E4797" w:rsidRPr="00A019AE" w:rsidRDefault="00551D82" w:rsidP="00A019AE">
      <w:r w:rsidRPr="00A019AE">
        <w:rPr>
          <w:b/>
        </w:rPr>
        <w:t>FIGURE LEGENDS:</w:t>
      </w:r>
      <w:r w:rsidR="00A94288" w:rsidRPr="00A019AE">
        <w:t xml:space="preserve"> </w:t>
      </w:r>
    </w:p>
    <w:p w14:paraId="230022A1" w14:textId="77777777" w:rsidR="00847883" w:rsidRPr="00A019AE" w:rsidRDefault="00847883" w:rsidP="00A019AE">
      <w:pPr>
        <w:rPr>
          <w:b/>
          <w:lang w:val="en-GB"/>
        </w:rPr>
      </w:pPr>
    </w:p>
    <w:p w14:paraId="351B13E5" w14:textId="60331E70" w:rsidR="000B640F" w:rsidRPr="00A019AE" w:rsidRDefault="000B640F" w:rsidP="00A019AE">
      <w:r w:rsidRPr="00A019AE">
        <w:rPr>
          <w:b/>
          <w:lang w:val="en-GB"/>
        </w:rPr>
        <w:t xml:space="preserve">Figure </w:t>
      </w:r>
      <w:r w:rsidRPr="00A019AE">
        <w:rPr>
          <w:b/>
        </w:rPr>
        <w:t>1</w:t>
      </w:r>
      <w:r w:rsidR="00847883" w:rsidRPr="00A019AE">
        <w:rPr>
          <w:bCs/>
        </w:rPr>
        <w:t>:</w:t>
      </w:r>
      <w:r w:rsidRPr="00A019AE">
        <w:rPr>
          <w:bCs/>
        </w:rPr>
        <w:t xml:space="preserve"> </w:t>
      </w:r>
      <w:r w:rsidR="001D0B2A" w:rsidRPr="00A019AE">
        <w:rPr>
          <w:b/>
        </w:rPr>
        <w:t>Experimental setup</w:t>
      </w:r>
      <w:r w:rsidR="00847883" w:rsidRPr="00A019AE">
        <w:rPr>
          <w:b/>
        </w:rPr>
        <w:t>.</w:t>
      </w:r>
      <w:r w:rsidRPr="00A019AE">
        <w:rPr>
          <w:lang w:val="en-GB"/>
        </w:rPr>
        <w:t xml:space="preserve"> </w:t>
      </w:r>
      <w:r w:rsidR="00847883" w:rsidRPr="00A019AE">
        <w:rPr>
          <w:lang w:val="en-GB"/>
        </w:rPr>
        <w:t>(</w:t>
      </w:r>
      <w:r w:rsidRPr="00A019AE">
        <w:rPr>
          <w:b/>
        </w:rPr>
        <w:t>A</w:t>
      </w:r>
      <w:r w:rsidR="00847883" w:rsidRPr="00A019AE">
        <w:rPr>
          <w:bCs/>
        </w:rPr>
        <w:t>)</w:t>
      </w:r>
      <w:r w:rsidR="004C1718" w:rsidRPr="00A019AE">
        <w:t xml:space="preserve"> </w:t>
      </w:r>
      <w:r w:rsidR="001D0B2A" w:rsidRPr="00A019AE">
        <w:t xml:space="preserve">Schematics of </w:t>
      </w:r>
      <w:r w:rsidR="00847883" w:rsidRPr="00A019AE">
        <w:t xml:space="preserve">the </w:t>
      </w:r>
      <w:r w:rsidR="001D0B2A" w:rsidRPr="00A019AE">
        <w:t xml:space="preserve">behavioral chamber. </w:t>
      </w:r>
      <w:r w:rsidR="00847883" w:rsidRPr="00A019AE">
        <w:t>A</w:t>
      </w:r>
      <w:r w:rsidR="001D0B2A" w:rsidRPr="00A019AE">
        <w:t xml:space="preserve"> chamber</w:t>
      </w:r>
      <w:r w:rsidR="00847883" w:rsidRPr="00A019AE">
        <w:t xml:space="preserve"> made</w:t>
      </w:r>
      <w:r w:rsidR="001D0B2A" w:rsidRPr="00A019AE">
        <w:t xml:space="preserve"> with </w:t>
      </w:r>
      <w:r w:rsidR="00847883" w:rsidRPr="00A019AE">
        <w:t xml:space="preserve">acrylic sheet having </w:t>
      </w:r>
      <w:r w:rsidR="001D0B2A" w:rsidRPr="00A019AE">
        <w:t>the following dimensions in cm: 18.5 (h) x 8.5 (w) x 20 (d) with a front window 1 (w) x 5</w:t>
      </w:r>
      <w:r w:rsidR="00847883" w:rsidRPr="00A019AE">
        <w:t xml:space="preserve"> </w:t>
      </w:r>
      <w:r w:rsidR="001D0B2A" w:rsidRPr="00A019AE">
        <w:t>(h) and a small shelf 8.5 (w) x 4 (d).</w:t>
      </w:r>
      <w:r w:rsidRPr="00A019AE">
        <w:t xml:space="preserve"> </w:t>
      </w:r>
      <w:r w:rsidR="00847883" w:rsidRPr="00A019AE">
        <w:t>(</w:t>
      </w:r>
      <w:r w:rsidR="00F1616F" w:rsidRPr="00A019AE">
        <w:rPr>
          <w:b/>
        </w:rPr>
        <w:t>B</w:t>
      </w:r>
      <w:r w:rsidR="00847883" w:rsidRPr="00A019AE">
        <w:rPr>
          <w:bCs/>
        </w:rPr>
        <w:t>)</w:t>
      </w:r>
      <w:r w:rsidR="00F1616F" w:rsidRPr="00A019AE">
        <w:t xml:space="preserve"> </w:t>
      </w:r>
      <w:r w:rsidR="001D0B2A" w:rsidRPr="00A019AE">
        <w:t xml:space="preserve">Photograph of LED cannula (left) and wireless receiver (right). </w:t>
      </w:r>
      <w:r w:rsidR="00A643E2" w:rsidRPr="00A019AE">
        <w:t>(</w:t>
      </w:r>
      <w:r w:rsidR="00F1616F" w:rsidRPr="00A019AE">
        <w:rPr>
          <w:b/>
        </w:rPr>
        <w:t>C</w:t>
      </w:r>
      <w:r w:rsidR="00A643E2" w:rsidRPr="00A019AE">
        <w:rPr>
          <w:bCs/>
        </w:rPr>
        <w:t>)</w:t>
      </w:r>
      <w:r w:rsidR="00C74DDD" w:rsidRPr="00A019AE">
        <w:t xml:space="preserve"> Side view of a mouse with the implanted LED cannula connected to the receiver while performing the reach-to-grasp</w:t>
      </w:r>
      <w:r w:rsidR="00D9655B" w:rsidRPr="00A019AE">
        <w:t xml:space="preserve"> </w:t>
      </w:r>
      <w:r w:rsidR="00C74DDD" w:rsidRPr="00A019AE">
        <w:t>task</w:t>
      </w:r>
      <w:r w:rsidR="00F1616F" w:rsidRPr="00A019AE">
        <w:t xml:space="preserve"> (the white arrowhead shows the receiver, the asterisk shows the dental cement holding the cannula</w:t>
      </w:r>
      <w:r w:rsidR="00D9655B" w:rsidRPr="00A019AE">
        <w:t>,</w:t>
      </w:r>
      <w:r w:rsidR="00F1616F" w:rsidRPr="00A019AE">
        <w:t xml:space="preserve"> and the empty arrowhead shows the pellet)</w:t>
      </w:r>
      <w:r w:rsidR="00C74DDD" w:rsidRPr="00A019AE">
        <w:t xml:space="preserve">. </w:t>
      </w:r>
      <w:r w:rsidR="00F8489E" w:rsidRPr="00A019AE">
        <w:t>(</w:t>
      </w:r>
      <w:r w:rsidR="004C1718" w:rsidRPr="00A019AE">
        <w:rPr>
          <w:b/>
        </w:rPr>
        <w:t>D</w:t>
      </w:r>
      <w:r w:rsidR="00F8489E" w:rsidRPr="00A019AE">
        <w:rPr>
          <w:bCs/>
        </w:rPr>
        <w:t>)</w:t>
      </w:r>
      <w:r w:rsidR="004C1718" w:rsidRPr="00A019AE">
        <w:t xml:space="preserve"> Sketch of the </w:t>
      </w:r>
      <w:r w:rsidR="001D0B2A" w:rsidRPr="00A019AE">
        <w:t>experimental</w:t>
      </w:r>
      <w:r w:rsidR="004C1718" w:rsidRPr="00A019AE">
        <w:t xml:space="preserve"> </w:t>
      </w:r>
      <w:r w:rsidR="001D0B2A" w:rsidRPr="00A019AE">
        <w:t>setup</w:t>
      </w:r>
      <w:r w:rsidR="004C1718" w:rsidRPr="00A019AE">
        <w:t xml:space="preserve">. Two high-speed cameras </w:t>
      </w:r>
      <w:r w:rsidR="001D0B2A" w:rsidRPr="00A019AE">
        <w:t>record</w:t>
      </w:r>
      <w:r w:rsidR="004C1718" w:rsidRPr="00A019AE">
        <w:t xml:space="preserve"> the reach in two dimensions, while a third collected </w:t>
      </w:r>
      <w:r w:rsidR="008A15B9" w:rsidRPr="00A019AE">
        <w:t>a panoramic view of the task</w:t>
      </w:r>
      <w:r w:rsidR="008F4352" w:rsidRPr="00A019AE">
        <w:t>, including the mouse's location</w:t>
      </w:r>
      <w:r w:rsidR="004C1718" w:rsidRPr="00A019AE">
        <w:t xml:space="preserve"> from the mirror under the chamber. Animals were free to choose their preferred paw, and s</w:t>
      </w:r>
      <w:r w:rsidR="001D0B2A" w:rsidRPr="00A019AE">
        <w:t>timulation sides always refer</w:t>
      </w:r>
      <w:r w:rsidR="004C1718" w:rsidRPr="00A019AE">
        <w:t xml:space="preserve"> to the side of the preferred paw.</w:t>
      </w:r>
      <w:r w:rsidR="00C33E0E" w:rsidRPr="00A019AE">
        <w:t xml:space="preserve"> (</w:t>
      </w:r>
      <w:r w:rsidR="00C33E0E" w:rsidRPr="00A019AE">
        <w:rPr>
          <w:b/>
          <w:bCs/>
        </w:rPr>
        <w:t>E</w:t>
      </w:r>
      <w:r w:rsidR="00C33E0E" w:rsidRPr="00A019AE">
        <w:t>)</w:t>
      </w:r>
      <w:r w:rsidR="004C1718" w:rsidRPr="00A019AE">
        <w:t xml:space="preserve"> </w:t>
      </w:r>
      <w:r w:rsidR="004B79EB">
        <w:t>The exact</w:t>
      </w:r>
      <w:r w:rsidR="001D0B2A" w:rsidRPr="00A019AE">
        <w:t xml:space="preserve"> position of </w:t>
      </w:r>
      <w:r w:rsidR="00A92346" w:rsidRPr="00A019AE">
        <w:t xml:space="preserve">the </w:t>
      </w:r>
      <w:r w:rsidR="001D0B2A" w:rsidRPr="00A019AE">
        <w:t>cameras and representative image of each camera during a trial.</w:t>
      </w:r>
      <w:r w:rsidR="00EE3FFC" w:rsidRPr="00A019AE">
        <w:t xml:space="preserve"> This figure has been </w:t>
      </w:r>
      <w:r w:rsidR="004B79EB">
        <w:t>adapted</w:t>
      </w:r>
      <w:r w:rsidR="00EE3FFC" w:rsidRPr="00A019AE">
        <w:t xml:space="preserve"> from </w:t>
      </w:r>
      <w:r w:rsidR="004B547F" w:rsidRPr="00A019AE">
        <w:t>Reference</w:t>
      </w:r>
      <w:r w:rsidR="007F5D5F" w:rsidRPr="00A019AE">
        <w:fldChar w:fldCharType="begin"/>
      </w:r>
      <w:r w:rsidR="007F5D5F" w:rsidRPr="00A019AE">
        <w:instrText xml:space="preserve"> ADDIN EN.CITE &lt;EndNote&gt;&lt;Cite&gt;&lt;Author&gt;Lopez-Huerta&lt;/Author&gt;&lt;Year&gt;2021&lt;/Year&gt;&lt;RecNum&gt;75&lt;/RecNum&gt;&lt;DisplayText&gt;&lt;style face="superscript"&gt;23&lt;/style&gt;&lt;/DisplayText&gt;&lt;record&gt;&lt;rec-number&gt;75&lt;/rec-number&gt;&lt;foreign-keys&gt;&lt;key app="EN" db-id="50sa99fz4fswdresvs7pa5p8vwws90a92taw" timestamp="1625709226"&gt;75&lt;/key&gt;&lt;/foreign-keys&gt;&lt;ref-type name="Journal Article"&gt;17&lt;/ref-type&gt;&lt;contributors&gt;&lt;authors&gt;&lt;author&gt;Lopez-Huerta, Violeta G.&lt;/author&gt;&lt;author&gt;Denton, Jai A.&lt;/author&gt;&lt;author&gt;Nakano, Yoko&lt;/author&gt;&lt;author&gt;Jaidar, Omar&lt;/author&gt;&lt;author&gt;Garcia-Munoz, Marianela&lt;/author&gt;&lt;author&gt;Arbuthnott, Gordon W.&lt;/author&gt;&lt;/authors&gt;&lt;/contributors&gt;&lt;titles&gt;&lt;title&gt;Striatal bilateral control of skilled forelimb movement&lt;/title&gt;&lt;secondary-title&gt;Cell Reports&lt;/secondary-title&gt;&lt;/titles&gt;&lt;periodical&gt;&lt;full-title&gt;Cell Reports&lt;/full-title&gt;&lt;/periodical&gt;&lt;pages&gt;108651&lt;/pages&gt;&lt;volume&gt;34&lt;/volume&gt;&lt;number&gt;3&lt;/number&gt;&lt;keywords&gt;&lt;keyword&gt;striatum&lt;/keyword&gt;&lt;keyword&gt;reach to grasp&lt;/keyword&gt;&lt;keyword&gt;optogenetics&lt;/keyword&gt;&lt;keyword&gt;plasticity&lt;/keyword&gt;&lt;keyword&gt;motor learning&lt;/keyword&gt;&lt;keyword&gt;basal ganglia&lt;/keyword&gt;&lt;keyword&gt;indirect pathway&lt;/keyword&gt;&lt;keyword&gt;direct pathway&lt;/keyword&gt;&lt;keyword&gt;reciprocal collateral inhibition&lt;/keyword&gt;&lt;keyword&gt;forelimb kinematics&lt;/keyword&gt;&lt;/keywords&gt;&lt;dates&gt;&lt;year&gt;2021&lt;/year&gt;&lt;pub-dates&gt;&lt;date&gt;2021/01/19/&lt;/date&gt;&lt;/pub-dates&gt;&lt;/dates&gt;&lt;isbn&gt;2211-1247&lt;/isbn&gt;&lt;urls&gt;&lt;related-urls&gt;&lt;url&gt;https://www.sciencedirect.com/science/article/pii/S2211124720316405&lt;/url&gt;&lt;/related-urls&gt;&lt;/urls&gt;&lt;electronic-resource-num&gt;https://doi.org/10.1016/j.celrep.2020.108651&lt;/electronic-resource-num&gt;&lt;/record&gt;&lt;/Cite&gt;&lt;/EndNote&gt;</w:instrText>
      </w:r>
      <w:r w:rsidR="007F5D5F" w:rsidRPr="00A019AE">
        <w:fldChar w:fldCharType="separate"/>
      </w:r>
      <w:r w:rsidR="007F5D5F" w:rsidRPr="00A019AE">
        <w:rPr>
          <w:noProof/>
          <w:vertAlign w:val="superscript"/>
        </w:rPr>
        <w:t>23</w:t>
      </w:r>
      <w:r w:rsidR="007F5D5F" w:rsidRPr="00A019AE">
        <w:fldChar w:fldCharType="end"/>
      </w:r>
      <w:r w:rsidR="007F5D5F" w:rsidRPr="00A019AE">
        <w:t>.</w:t>
      </w:r>
      <w:r w:rsidR="001D0B2A" w:rsidRPr="00A019AE">
        <w:t xml:space="preserve"> </w:t>
      </w:r>
    </w:p>
    <w:p w14:paraId="737B517A" w14:textId="77777777" w:rsidR="007512D5" w:rsidRPr="00A019AE" w:rsidRDefault="007512D5" w:rsidP="00A019AE">
      <w:pPr>
        <w:rPr>
          <w:lang w:val="en-GB"/>
        </w:rPr>
      </w:pPr>
    </w:p>
    <w:p w14:paraId="5E346FF9" w14:textId="3264685F" w:rsidR="000B640F" w:rsidRPr="00A019AE" w:rsidRDefault="000B640F" w:rsidP="00A019AE">
      <w:pPr>
        <w:rPr>
          <w:lang w:val="en-GB"/>
        </w:rPr>
      </w:pPr>
      <w:r w:rsidRPr="00A019AE">
        <w:rPr>
          <w:b/>
          <w:lang w:val="en-GB"/>
        </w:rPr>
        <w:t xml:space="preserve">Figure </w:t>
      </w:r>
      <w:r w:rsidRPr="00A019AE">
        <w:rPr>
          <w:b/>
        </w:rPr>
        <w:t>2</w:t>
      </w:r>
      <w:r w:rsidR="0019075B" w:rsidRPr="00A019AE">
        <w:rPr>
          <w:bCs/>
        </w:rPr>
        <w:t>:</w:t>
      </w:r>
      <w:r w:rsidRPr="00A019AE">
        <w:rPr>
          <w:bCs/>
        </w:rPr>
        <w:t xml:space="preserve"> </w:t>
      </w:r>
      <w:r w:rsidR="00223CEC" w:rsidRPr="00A019AE">
        <w:rPr>
          <w:b/>
        </w:rPr>
        <w:t>Kinematic analysis of reaching behavior</w:t>
      </w:r>
      <w:r w:rsidR="009434E4" w:rsidRPr="00A019AE">
        <w:rPr>
          <w:b/>
        </w:rPr>
        <w:t>.</w:t>
      </w:r>
      <w:r w:rsidR="00223CEC" w:rsidRPr="00A019AE">
        <w:rPr>
          <w:b/>
        </w:rPr>
        <w:t xml:space="preserve"> </w:t>
      </w:r>
      <w:r w:rsidR="009434E4" w:rsidRPr="00A019AE">
        <w:rPr>
          <w:bCs/>
        </w:rPr>
        <w:t>(</w:t>
      </w:r>
      <w:r w:rsidRPr="00A019AE">
        <w:rPr>
          <w:b/>
        </w:rPr>
        <w:t>A</w:t>
      </w:r>
      <w:r w:rsidR="009434E4" w:rsidRPr="00A019AE">
        <w:rPr>
          <w:bCs/>
        </w:rPr>
        <w:t>)</w:t>
      </w:r>
      <w:r w:rsidRPr="00A019AE">
        <w:t xml:space="preserve"> </w:t>
      </w:r>
      <w:r w:rsidR="00F1616F" w:rsidRPr="00A019AE">
        <w:t>Timeline of the experiment</w:t>
      </w:r>
      <w:r w:rsidR="00E636A6" w:rsidRPr="00A019AE">
        <w:t xml:space="preserve"> from day-0 (d0) </w:t>
      </w:r>
      <w:proofErr w:type="spellStart"/>
      <w:r w:rsidR="00E636A6" w:rsidRPr="00A019AE">
        <w:t>to day</w:t>
      </w:r>
      <w:proofErr w:type="spellEnd"/>
      <w:r w:rsidR="00E636A6" w:rsidRPr="00A019AE">
        <w:t>-25 (d25)</w:t>
      </w:r>
      <w:r w:rsidR="00F1616F" w:rsidRPr="00A019AE">
        <w:t xml:space="preserve">. </w:t>
      </w:r>
      <w:r w:rsidR="00B6401E" w:rsidRPr="00A019AE">
        <w:t>(</w:t>
      </w:r>
      <w:r w:rsidR="00F1616F" w:rsidRPr="00A019AE">
        <w:rPr>
          <w:b/>
        </w:rPr>
        <w:t>B</w:t>
      </w:r>
      <w:r w:rsidR="00B6401E" w:rsidRPr="00A019AE">
        <w:rPr>
          <w:bCs/>
        </w:rPr>
        <w:t>)</w:t>
      </w:r>
      <w:r w:rsidR="004C1718" w:rsidRPr="00A019AE">
        <w:rPr>
          <w:b/>
        </w:rPr>
        <w:t xml:space="preserve"> </w:t>
      </w:r>
      <w:r w:rsidR="004C1718" w:rsidRPr="00A019AE">
        <w:t>Performance during the reach-to-grasp task over time measured as pellet retrieval accuracy</w:t>
      </w:r>
      <w:r w:rsidR="00A92346" w:rsidRPr="00A019AE">
        <w:t xml:space="preserve"> (total number of successful grasps/total number of trials x 100)</w:t>
      </w:r>
      <w:r w:rsidR="004C1718" w:rsidRPr="00A019AE">
        <w:t xml:space="preserve">. </w:t>
      </w:r>
      <w:r w:rsidR="00F1616F" w:rsidRPr="00A019AE">
        <w:t xml:space="preserve"> </w:t>
      </w:r>
      <w:r w:rsidR="00E42380" w:rsidRPr="00A019AE">
        <w:t>(</w:t>
      </w:r>
      <w:r w:rsidR="00F1616F" w:rsidRPr="00A019AE">
        <w:rPr>
          <w:b/>
        </w:rPr>
        <w:t>C</w:t>
      </w:r>
      <w:r w:rsidR="00E42380" w:rsidRPr="00A019AE">
        <w:t>)</w:t>
      </w:r>
      <w:r w:rsidR="00A92346" w:rsidRPr="00A019AE">
        <w:t xml:space="preserve"> Example of trajectory tracking from a high-speed video. </w:t>
      </w:r>
      <w:r w:rsidR="00B10558" w:rsidRPr="00A019AE">
        <w:t>(</w:t>
      </w:r>
      <w:r w:rsidR="00A92346" w:rsidRPr="00A019AE">
        <w:rPr>
          <w:b/>
        </w:rPr>
        <w:t>D</w:t>
      </w:r>
      <w:r w:rsidR="00B10558" w:rsidRPr="00A019AE">
        <w:rPr>
          <w:bCs/>
        </w:rPr>
        <w:t>)</w:t>
      </w:r>
      <w:r w:rsidR="00B10558" w:rsidRPr="00A019AE">
        <w:rPr>
          <w:b/>
        </w:rPr>
        <w:t xml:space="preserve"> </w:t>
      </w:r>
      <w:r w:rsidRPr="00A019AE">
        <w:t xml:space="preserve">Individual trajectories of the paw during </w:t>
      </w:r>
      <w:r w:rsidR="00A80736" w:rsidRPr="00A019AE">
        <w:t xml:space="preserve">the </w:t>
      </w:r>
      <w:r w:rsidRPr="00A019AE">
        <w:t xml:space="preserve">hit and missed trials. </w:t>
      </w:r>
      <w:r w:rsidR="00A80736" w:rsidRPr="00A019AE">
        <w:t>(</w:t>
      </w:r>
      <w:r w:rsidR="00A80736" w:rsidRPr="00A019AE">
        <w:rPr>
          <w:b/>
          <w:bCs/>
        </w:rPr>
        <w:t>E</w:t>
      </w:r>
      <w:r w:rsidR="00A80736" w:rsidRPr="00A019AE">
        <w:t>)</w:t>
      </w:r>
      <w:r w:rsidRPr="00A019AE">
        <w:t xml:space="preserve"> </w:t>
      </w:r>
      <w:r w:rsidR="00A92346" w:rsidRPr="00A019AE">
        <w:t xml:space="preserve">Total distance traveled by the paw during </w:t>
      </w:r>
      <w:r w:rsidR="007665D8" w:rsidRPr="00A019AE">
        <w:t xml:space="preserve">the </w:t>
      </w:r>
      <w:r w:rsidR="00A92346" w:rsidRPr="00A019AE">
        <w:t xml:space="preserve">hit and missed trials. </w:t>
      </w:r>
      <w:r w:rsidR="007665D8" w:rsidRPr="00A019AE">
        <w:t>(</w:t>
      </w:r>
      <w:r w:rsidR="00A92346" w:rsidRPr="00A019AE">
        <w:rPr>
          <w:b/>
        </w:rPr>
        <w:t>F</w:t>
      </w:r>
      <w:r w:rsidR="007665D8" w:rsidRPr="00A019AE">
        <w:rPr>
          <w:bCs/>
        </w:rPr>
        <w:t>)</w:t>
      </w:r>
      <w:r w:rsidR="00A92346" w:rsidRPr="00A019AE">
        <w:rPr>
          <w:bCs/>
        </w:rPr>
        <w:t xml:space="preserve"> </w:t>
      </w:r>
      <w:r w:rsidR="009100CF" w:rsidRPr="00A019AE">
        <w:t>Acceleration</w:t>
      </w:r>
      <w:r w:rsidR="00A92346" w:rsidRPr="00A019AE">
        <w:t xml:space="preserve"> of the paw through the trajectory in </w:t>
      </w:r>
      <w:r w:rsidR="004C068E" w:rsidRPr="00A019AE">
        <w:t xml:space="preserve">the </w:t>
      </w:r>
      <w:r w:rsidR="00A92346" w:rsidRPr="00A019AE">
        <w:t xml:space="preserve">hit and missed trials plotted as distance </w:t>
      </w:r>
      <w:r w:rsidR="00A92346" w:rsidRPr="00A019AE">
        <w:rPr>
          <w:i/>
          <w:iCs/>
        </w:rPr>
        <w:t>vs</w:t>
      </w:r>
      <w:r w:rsidR="00A92346" w:rsidRPr="00A019AE">
        <w:t xml:space="preserve">. velocity. </w:t>
      </w:r>
      <w:r w:rsidR="00FF1881" w:rsidRPr="00A019AE">
        <w:t>(</w:t>
      </w:r>
      <w:r w:rsidR="00A92346" w:rsidRPr="00A019AE">
        <w:rPr>
          <w:b/>
        </w:rPr>
        <w:t>G</w:t>
      </w:r>
      <w:r w:rsidR="00FF1881" w:rsidRPr="00A019AE">
        <w:rPr>
          <w:bCs/>
        </w:rPr>
        <w:t>)</w:t>
      </w:r>
      <w:r w:rsidR="00A92346" w:rsidRPr="00A019AE">
        <w:t xml:space="preserve"> </w:t>
      </w:r>
      <w:r w:rsidRPr="00A019AE">
        <w:t xml:space="preserve">Summary of end-points distance in </w:t>
      </w:r>
      <w:r w:rsidRPr="00A019AE">
        <w:rPr>
          <w:lang w:val="en-GB"/>
        </w:rPr>
        <w:t>hits = 3.16 mm,</w:t>
      </w:r>
      <w:r w:rsidRPr="00A019AE">
        <w:rPr>
          <w:spacing w:val="-6"/>
          <w:lang w:val="en-GB"/>
        </w:rPr>
        <w:t xml:space="preserve"> </w:t>
      </w:r>
      <w:r w:rsidRPr="00A019AE">
        <w:rPr>
          <w:lang w:val="en-GB"/>
        </w:rPr>
        <w:t>misses</w:t>
      </w:r>
      <w:r w:rsidRPr="00A019AE">
        <w:rPr>
          <w:vertAlign w:val="subscript"/>
          <w:lang w:val="en-GB"/>
        </w:rPr>
        <w:t xml:space="preserve"> </w:t>
      </w:r>
      <w:r w:rsidRPr="00A019AE">
        <w:rPr>
          <w:lang w:val="en-GB"/>
        </w:rPr>
        <w:t>6.08 mm (</w:t>
      </w:r>
      <w:r w:rsidRPr="00A019AE">
        <w:t>Mann</w:t>
      </w:r>
      <w:r w:rsidRPr="00A019AE">
        <w:softHyphen/>
        <w:t>-Whitney</w:t>
      </w:r>
      <w:r w:rsidRPr="00A019AE">
        <w:softHyphen/>
        <w:t>-Wilcoxon test</w:t>
      </w:r>
      <w:r w:rsidRPr="00A019AE">
        <w:rPr>
          <w:vertAlign w:val="subscript"/>
          <w:lang w:val="en-GB"/>
        </w:rPr>
        <w:t xml:space="preserve">missed vs. hit </w:t>
      </w:r>
      <w:r w:rsidRPr="00A019AE">
        <w:rPr>
          <w:lang w:val="en-GB"/>
        </w:rPr>
        <w:t>U</w:t>
      </w:r>
      <w:r w:rsidR="00842C8A">
        <w:rPr>
          <w:lang w:val="en-GB"/>
        </w:rPr>
        <w:t xml:space="preserve"> </w:t>
      </w:r>
      <w:r w:rsidRPr="00A019AE">
        <w:rPr>
          <w:lang w:val="en-GB"/>
        </w:rPr>
        <w:t>=</w:t>
      </w:r>
      <w:r w:rsidR="00842C8A">
        <w:rPr>
          <w:lang w:val="en-GB"/>
        </w:rPr>
        <w:t xml:space="preserve"> </w:t>
      </w:r>
      <w:r w:rsidRPr="00A019AE">
        <w:rPr>
          <w:lang w:val="en-GB"/>
        </w:rPr>
        <w:t>4184, p&lt;0.0001, n</w:t>
      </w:r>
      <w:r w:rsidR="00842C8A">
        <w:rPr>
          <w:lang w:val="en-GB"/>
        </w:rPr>
        <w:t xml:space="preserve"> </w:t>
      </w:r>
      <w:r w:rsidRPr="00A019AE">
        <w:rPr>
          <w:lang w:val="en-GB"/>
        </w:rPr>
        <w:t>=</w:t>
      </w:r>
      <w:r w:rsidR="00842C8A">
        <w:rPr>
          <w:lang w:val="en-GB"/>
        </w:rPr>
        <w:t xml:space="preserve"> </w:t>
      </w:r>
      <w:r w:rsidRPr="00A019AE">
        <w:rPr>
          <w:lang w:val="en-GB"/>
        </w:rPr>
        <w:t>28 mice)</w:t>
      </w:r>
      <w:r w:rsidRPr="00A019AE">
        <w:t xml:space="preserve">. </w:t>
      </w:r>
      <w:r w:rsidR="00D32D65" w:rsidRPr="00A019AE">
        <w:t>(</w:t>
      </w:r>
      <w:r w:rsidR="00A92346" w:rsidRPr="00A019AE">
        <w:rPr>
          <w:b/>
        </w:rPr>
        <w:t>H</w:t>
      </w:r>
      <w:r w:rsidR="00D32D65" w:rsidRPr="00A019AE">
        <w:rPr>
          <w:bCs/>
        </w:rPr>
        <w:t>)</w:t>
      </w:r>
      <w:r w:rsidR="00A92346" w:rsidRPr="00A019AE">
        <w:rPr>
          <w:bCs/>
        </w:rPr>
        <w:t xml:space="preserve"> </w:t>
      </w:r>
      <w:r w:rsidR="00A92346" w:rsidRPr="00A019AE">
        <w:t xml:space="preserve">Differences in body angle in the two kinds of trials, </w:t>
      </w:r>
      <w:r w:rsidR="00A92346" w:rsidRPr="00A019AE">
        <w:rPr>
          <w:spacing w:val="-6"/>
          <w:lang w:val="en-GB"/>
        </w:rPr>
        <w:t xml:space="preserve">misses = </w:t>
      </w:r>
      <w:r w:rsidR="00A92346" w:rsidRPr="00A019AE">
        <w:rPr>
          <w:lang w:val="en-GB"/>
        </w:rPr>
        <w:t>8.4±5.3°, hits 6.7±4° (</w:t>
      </w:r>
      <w:r w:rsidR="00A92346" w:rsidRPr="00A019AE">
        <w:t>Mann</w:t>
      </w:r>
      <w:r w:rsidR="00A92346" w:rsidRPr="00A019AE">
        <w:softHyphen/>
        <w:t>-Whitney</w:t>
      </w:r>
      <w:r w:rsidR="00A92346" w:rsidRPr="00A019AE">
        <w:softHyphen/>
        <w:t>-Wilcoxon test</w:t>
      </w:r>
      <w:r w:rsidR="00A92346" w:rsidRPr="00A019AE">
        <w:rPr>
          <w:lang w:val="en-GB"/>
        </w:rPr>
        <w:t xml:space="preserve"> U</w:t>
      </w:r>
      <w:r w:rsidR="00842C8A">
        <w:rPr>
          <w:lang w:val="en-GB"/>
        </w:rPr>
        <w:t xml:space="preserve"> </w:t>
      </w:r>
      <w:proofErr w:type="gramStart"/>
      <w:r w:rsidR="00A92346" w:rsidRPr="00A019AE">
        <w:rPr>
          <w:lang w:val="en-GB"/>
        </w:rPr>
        <w:t>=</w:t>
      </w:r>
      <w:r w:rsidR="00842C8A">
        <w:rPr>
          <w:lang w:val="en-GB"/>
        </w:rPr>
        <w:t xml:space="preserve">  </w:t>
      </w:r>
      <w:r w:rsidR="00A92346" w:rsidRPr="00A019AE">
        <w:rPr>
          <w:lang w:val="en-GB"/>
        </w:rPr>
        <w:t>6437</w:t>
      </w:r>
      <w:proofErr w:type="gramEnd"/>
      <w:r w:rsidR="00A92346" w:rsidRPr="00A019AE">
        <w:rPr>
          <w:lang w:val="en-GB"/>
        </w:rPr>
        <w:t>, P</w:t>
      </w:r>
      <w:r w:rsidR="00842C8A">
        <w:rPr>
          <w:lang w:val="en-GB"/>
        </w:rPr>
        <w:t xml:space="preserve"> </w:t>
      </w:r>
      <w:r w:rsidR="00A92346" w:rsidRPr="00A019AE">
        <w:rPr>
          <w:lang w:val="en-GB"/>
        </w:rPr>
        <w:t>=</w:t>
      </w:r>
      <w:r w:rsidR="00842C8A">
        <w:rPr>
          <w:lang w:val="en-GB"/>
        </w:rPr>
        <w:t xml:space="preserve"> </w:t>
      </w:r>
      <w:r w:rsidR="00A92346" w:rsidRPr="00A019AE">
        <w:rPr>
          <w:lang w:val="en-GB"/>
        </w:rPr>
        <w:t>0.0243</w:t>
      </w:r>
      <w:r w:rsidR="009100CF" w:rsidRPr="00A019AE">
        <w:rPr>
          <w:lang w:val="en-GB"/>
        </w:rPr>
        <w:t>, n</w:t>
      </w:r>
      <w:r w:rsidR="00842C8A">
        <w:rPr>
          <w:lang w:val="en-GB"/>
        </w:rPr>
        <w:t xml:space="preserve"> </w:t>
      </w:r>
      <w:r w:rsidR="009100CF" w:rsidRPr="00A019AE">
        <w:rPr>
          <w:lang w:val="en-GB"/>
        </w:rPr>
        <w:t>=</w:t>
      </w:r>
      <w:r w:rsidR="00842C8A">
        <w:rPr>
          <w:lang w:val="en-GB"/>
        </w:rPr>
        <w:t xml:space="preserve"> </w:t>
      </w:r>
      <w:r w:rsidR="009100CF" w:rsidRPr="00A019AE">
        <w:rPr>
          <w:lang w:val="en-GB"/>
        </w:rPr>
        <w:t>28 mice</w:t>
      </w:r>
      <w:r w:rsidR="00A92346" w:rsidRPr="00A019AE">
        <w:rPr>
          <w:lang w:val="en-GB"/>
        </w:rPr>
        <w:t>)</w:t>
      </w:r>
      <w:r w:rsidR="00A92346" w:rsidRPr="00A019AE">
        <w:t xml:space="preserve">. </w:t>
      </w:r>
      <w:r w:rsidR="00AF64BA" w:rsidRPr="00A019AE">
        <w:t>(</w:t>
      </w:r>
      <w:r w:rsidR="00A92346" w:rsidRPr="00A019AE">
        <w:rPr>
          <w:b/>
        </w:rPr>
        <w:t>I</w:t>
      </w:r>
      <w:r w:rsidR="00AF64BA" w:rsidRPr="00A019AE">
        <w:rPr>
          <w:bCs/>
        </w:rPr>
        <w:t>)</w:t>
      </w:r>
      <w:r w:rsidR="00A92346" w:rsidRPr="00A019AE">
        <w:t xml:space="preserve"> Schematics of the three types of errors. </w:t>
      </w:r>
      <w:r w:rsidR="00A94993" w:rsidRPr="00A019AE">
        <w:t>(</w:t>
      </w:r>
      <w:r w:rsidR="00A92346" w:rsidRPr="00A019AE">
        <w:rPr>
          <w:b/>
        </w:rPr>
        <w:t>J</w:t>
      </w:r>
      <w:r w:rsidR="00A94993" w:rsidRPr="00A019AE">
        <w:rPr>
          <w:bCs/>
        </w:rPr>
        <w:t>)</w:t>
      </w:r>
      <w:r w:rsidRPr="00A019AE">
        <w:t xml:space="preserve"> Proportions of the three kinds of errors made by the mice</w:t>
      </w:r>
      <w:r w:rsidR="00A92346" w:rsidRPr="00A019AE">
        <w:t xml:space="preserve"> in control conditions.</w:t>
      </w:r>
      <w:r w:rsidR="00EE3FFC" w:rsidRPr="00A019AE">
        <w:t xml:space="preserve"> This figure has been </w:t>
      </w:r>
      <w:r w:rsidR="00B630A2">
        <w:t>adapted</w:t>
      </w:r>
      <w:r w:rsidR="00EE3FFC" w:rsidRPr="00A019AE">
        <w:t xml:space="preserve"> from </w:t>
      </w:r>
      <w:r w:rsidR="00F91397" w:rsidRPr="00A019AE">
        <w:t>Reference</w:t>
      </w:r>
      <w:r w:rsidR="00EE3FFC" w:rsidRPr="00A019AE">
        <w:fldChar w:fldCharType="begin"/>
      </w:r>
      <w:r w:rsidR="00EE3FFC" w:rsidRPr="00A019AE">
        <w:instrText xml:space="preserve"> ADDIN EN.CITE &lt;EndNote&gt;&lt;Cite&gt;&lt;Author&gt;Lopez-Huerta&lt;/Author&gt;&lt;Year&gt;2021&lt;/Year&gt;&lt;RecNum&gt;75&lt;/RecNum&gt;&lt;DisplayText&gt;&lt;style face="superscript"&gt;23&lt;/style&gt;&lt;/DisplayText&gt;&lt;record&gt;&lt;rec-number&gt;75&lt;/rec-number&gt;&lt;foreign-keys&gt;&lt;key app="EN" db-id="50sa99fz4fswdresvs7pa5p8vwws90a92taw" timestamp="1625709226"&gt;75&lt;/key&gt;&lt;/foreign-keys&gt;&lt;ref-type name="Journal Article"&gt;17&lt;/ref-type&gt;&lt;contributors&gt;&lt;authors&gt;&lt;author&gt;Lopez-Huerta, Violeta G.&lt;/author&gt;&lt;author&gt;Denton, Jai A.&lt;/author&gt;&lt;author&gt;Nakano, Yoko&lt;/author&gt;&lt;author&gt;Jaidar, Omar&lt;/author&gt;&lt;author&gt;Garcia-Munoz, Marianela&lt;/author&gt;&lt;author&gt;Arbuthnott, Gordon W.&lt;/author&gt;&lt;/authors&gt;&lt;/contributors&gt;&lt;titles&gt;&lt;title&gt;Striatal bilateral control of skilled forelimb movement&lt;/title&gt;&lt;secondary-title&gt;Cell Reports&lt;/secondary-title&gt;&lt;/titles&gt;&lt;periodical&gt;&lt;full-title&gt;Cell Reports&lt;/full-title&gt;&lt;/periodical&gt;&lt;pages&gt;108651&lt;/pages&gt;&lt;volume&gt;34&lt;/volume&gt;&lt;number&gt;3&lt;/number&gt;&lt;keywords&gt;&lt;keyword&gt;striatum&lt;/keyword&gt;&lt;keyword&gt;reach to grasp&lt;/keyword&gt;&lt;keyword&gt;optogenetics&lt;/keyword&gt;&lt;keyword&gt;plasticity&lt;/keyword&gt;&lt;keyword&gt;motor learning&lt;/keyword&gt;&lt;keyword&gt;basal ganglia&lt;/keyword&gt;&lt;keyword&gt;indirect pathway&lt;/keyword&gt;&lt;keyword&gt;direct pathway&lt;/keyword&gt;&lt;keyword&gt;reciprocal collateral inhibition&lt;/keyword&gt;&lt;keyword&gt;forelimb kinematics&lt;/keyword&gt;&lt;/keywords&gt;&lt;dates&gt;&lt;year&gt;2021&lt;/year&gt;&lt;pub-dates&gt;&lt;date&gt;2021/01/19/&lt;/date&gt;&lt;/pub-dates&gt;&lt;/dates&gt;&lt;isbn&gt;2211-1247&lt;/isbn&gt;&lt;urls&gt;&lt;related-urls&gt;&lt;url&gt;https://www.sciencedirect.com/science/article/pii/S2211124720316405&lt;/url&gt;&lt;/related-urls&gt;&lt;/urls&gt;&lt;electronic-resource-num&gt;https://doi.org/10.1016/j.celrep.2020.108651&lt;/electronic-resource-num&gt;&lt;/record&gt;&lt;/Cite&gt;&lt;/EndNote&gt;</w:instrText>
      </w:r>
      <w:r w:rsidR="00EE3FFC" w:rsidRPr="00A019AE">
        <w:fldChar w:fldCharType="separate"/>
      </w:r>
      <w:r w:rsidR="00EE3FFC" w:rsidRPr="00A019AE">
        <w:rPr>
          <w:noProof/>
          <w:vertAlign w:val="superscript"/>
        </w:rPr>
        <w:t>23</w:t>
      </w:r>
      <w:r w:rsidR="00EE3FFC" w:rsidRPr="00A019AE">
        <w:fldChar w:fldCharType="end"/>
      </w:r>
      <w:r w:rsidR="00EE3FFC" w:rsidRPr="00A019AE">
        <w:t>.</w:t>
      </w:r>
    </w:p>
    <w:p w14:paraId="49E348E9" w14:textId="77777777" w:rsidR="000B640F" w:rsidRPr="00A019AE" w:rsidRDefault="000B640F" w:rsidP="00A019AE">
      <w:pPr>
        <w:rPr>
          <w:b/>
          <w:bCs/>
          <w:lang w:val="en-GB"/>
        </w:rPr>
      </w:pPr>
    </w:p>
    <w:p w14:paraId="589A4F8F" w14:textId="470C1901" w:rsidR="006E4797" w:rsidRPr="00A019AE" w:rsidRDefault="000B640F" w:rsidP="00A019AE">
      <w:r w:rsidRPr="00A019AE">
        <w:rPr>
          <w:b/>
          <w:bCs/>
          <w:lang w:val="en-GB"/>
        </w:rPr>
        <w:t>Figure 3</w:t>
      </w:r>
      <w:r w:rsidR="000C467D" w:rsidRPr="00A019AE">
        <w:rPr>
          <w:b/>
          <w:bCs/>
          <w:lang w:val="en-GB"/>
        </w:rPr>
        <w:t>:</w:t>
      </w:r>
      <w:r w:rsidRPr="00A019AE">
        <w:rPr>
          <w:lang w:val="en-GB"/>
        </w:rPr>
        <w:t xml:space="preserve"> </w:t>
      </w:r>
      <w:r w:rsidR="009B399E" w:rsidRPr="00A019AE">
        <w:rPr>
          <w:b/>
        </w:rPr>
        <w:t>Optogenetic</w:t>
      </w:r>
      <w:r w:rsidRPr="00A019AE">
        <w:rPr>
          <w:b/>
        </w:rPr>
        <w:t xml:space="preserve"> activation of </w:t>
      </w:r>
      <w:r w:rsidR="00223CEC" w:rsidRPr="00A019AE">
        <w:rPr>
          <w:b/>
        </w:rPr>
        <w:t xml:space="preserve">contralateral and ipsilateral </w:t>
      </w:r>
      <w:r w:rsidRPr="00A019AE">
        <w:rPr>
          <w:b/>
        </w:rPr>
        <w:t xml:space="preserve">D1 SPNs during reach-to-grasp </w:t>
      </w:r>
      <w:r w:rsidR="00223CEC" w:rsidRPr="00A019AE">
        <w:rPr>
          <w:b/>
        </w:rPr>
        <w:t>behavior</w:t>
      </w:r>
      <w:r w:rsidRPr="00A019AE">
        <w:t xml:space="preserve">. </w:t>
      </w:r>
      <w:r w:rsidR="00732BF9" w:rsidRPr="00A019AE">
        <w:t>(</w:t>
      </w:r>
      <w:r w:rsidRPr="00A019AE">
        <w:rPr>
          <w:b/>
          <w:bCs/>
        </w:rPr>
        <w:t>A</w:t>
      </w:r>
      <w:r w:rsidR="00732BF9" w:rsidRPr="00A019AE">
        <w:t>)</w:t>
      </w:r>
      <w:r w:rsidRPr="00A019AE">
        <w:t xml:space="preserve"> </w:t>
      </w:r>
      <w:r w:rsidR="00223CEC" w:rsidRPr="00A019AE">
        <w:t>Schematics of the stimulation paradigm</w:t>
      </w:r>
      <w:r w:rsidR="004C1718" w:rsidRPr="00A019AE">
        <w:t>.</w:t>
      </w:r>
      <w:r w:rsidRPr="00A019AE">
        <w:t xml:space="preserve"> </w:t>
      </w:r>
      <w:r w:rsidR="00682C88" w:rsidRPr="00A019AE">
        <w:t>(</w:t>
      </w:r>
      <w:r w:rsidRPr="00A019AE">
        <w:rPr>
          <w:b/>
          <w:bCs/>
        </w:rPr>
        <w:t>B</w:t>
      </w:r>
      <w:r w:rsidR="00682C88" w:rsidRPr="00A019AE">
        <w:t>)</w:t>
      </w:r>
      <w:r w:rsidRPr="00A019AE">
        <w:t xml:space="preserve"> Success ra</w:t>
      </w:r>
      <w:r w:rsidR="00223CEC" w:rsidRPr="00A019AE">
        <w:t xml:space="preserve">te compared to </w:t>
      </w:r>
      <w:r w:rsidR="00066E05" w:rsidRPr="00A019AE">
        <w:t>non-</w:t>
      </w:r>
      <w:r w:rsidR="00066E05" w:rsidRPr="00A019AE">
        <w:lastRenderedPageBreak/>
        <w:t>stimulation trials</w:t>
      </w:r>
      <w:r w:rsidRPr="00A019AE">
        <w:t xml:space="preserve">. </w:t>
      </w:r>
      <w:r w:rsidR="000917EB" w:rsidRPr="00A019AE">
        <w:t>(</w:t>
      </w:r>
      <w:r w:rsidR="007C76EA" w:rsidRPr="00A019AE">
        <w:rPr>
          <w:b/>
        </w:rPr>
        <w:t>C</w:t>
      </w:r>
      <w:r w:rsidR="000917EB" w:rsidRPr="00A019AE">
        <w:rPr>
          <w:bCs/>
        </w:rPr>
        <w:t>)</w:t>
      </w:r>
      <w:r w:rsidR="007C76EA" w:rsidRPr="00A019AE">
        <w:t xml:space="preserve"> Change in traveled distance compared to control conditions. </w:t>
      </w:r>
      <w:r w:rsidR="00506756" w:rsidRPr="00A019AE">
        <w:t>(</w:t>
      </w:r>
      <w:r w:rsidR="007C76EA" w:rsidRPr="00A019AE">
        <w:rPr>
          <w:b/>
          <w:bCs/>
        </w:rPr>
        <w:t>D</w:t>
      </w:r>
      <w:r w:rsidR="00506756" w:rsidRPr="00A019AE">
        <w:t>)</w:t>
      </w:r>
      <w:r w:rsidR="00E026AA" w:rsidRPr="00A019AE">
        <w:t xml:space="preserve">, </w:t>
      </w:r>
      <w:r w:rsidR="00506756" w:rsidRPr="00A019AE">
        <w:t>(</w:t>
      </w:r>
      <w:r w:rsidR="00AC6962" w:rsidRPr="00A019AE">
        <w:rPr>
          <w:b/>
        </w:rPr>
        <w:t>G</w:t>
      </w:r>
      <w:r w:rsidR="00506756" w:rsidRPr="00A019AE">
        <w:rPr>
          <w:bCs/>
        </w:rPr>
        <w:t>)</w:t>
      </w:r>
      <w:r w:rsidRPr="00A019AE">
        <w:t xml:space="preserve"> Two</w:t>
      </w:r>
      <w:r w:rsidR="00506756" w:rsidRPr="00A019AE">
        <w:t>-</w:t>
      </w:r>
      <w:r w:rsidRPr="00A019AE">
        <w:t xml:space="preserve">dimensional plots of paths made by the paw </w:t>
      </w:r>
      <w:r w:rsidR="006C3AE6" w:rsidRPr="00A019AE">
        <w:t>with and without optogenetic stimulation</w:t>
      </w:r>
      <w:r w:rsidRPr="00A019AE">
        <w:t xml:space="preserve">. </w:t>
      </w:r>
      <w:r w:rsidR="004D4012" w:rsidRPr="00A019AE">
        <w:t>(</w:t>
      </w:r>
      <w:r w:rsidR="00AC6962" w:rsidRPr="00A019AE">
        <w:rPr>
          <w:b/>
          <w:bCs/>
        </w:rPr>
        <w:t>E</w:t>
      </w:r>
      <w:r w:rsidR="00E026AA" w:rsidRPr="00A019AE">
        <w:t>)</w:t>
      </w:r>
      <w:r w:rsidR="00E026AA" w:rsidRPr="00A019AE">
        <w:rPr>
          <w:b/>
          <w:bCs/>
        </w:rPr>
        <w:t xml:space="preserve">, </w:t>
      </w:r>
      <w:r w:rsidR="00E026AA" w:rsidRPr="00A019AE">
        <w:t>(</w:t>
      </w:r>
      <w:r w:rsidR="00AC6962" w:rsidRPr="00A019AE">
        <w:rPr>
          <w:b/>
          <w:bCs/>
        </w:rPr>
        <w:t>H</w:t>
      </w:r>
      <w:r w:rsidR="004D4012" w:rsidRPr="00A019AE">
        <w:t>)</w:t>
      </w:r>
      <w:r w:rsidRPr="00A019AE">
        <w:t xml:space="preserve"> </w:t>
      </w:r>
      <w:r w:rsidR="006C3AE6" w:rsidRPr="00A019AE">
        <w:t>Total distance traveled by the paw during reaching movements</w:t>
      </w:r>
      <w:r w:rsidRPr="00A019AE">
        <w:t xml:space="preserve">. </w:t>
      </w:r>
      <w:r w:rsidR="009C3172" w:rsidRPr="00A019AE">
        <w:t>(</w:t>
      </w:r>
      <w:r w:rsidR="00AC6962" w:rsidRPr="00A019AE">
        <w:rPr>
          <w:b/>
          <w:bCs/>
        </w:rPr>
        <w:t>F</w:t>
      </w:r>
      <w:r w:rsidR="009C3172" w:rsidRPr="00A019AE">
        <w:t>)</w:t>
      </w:r>
      <w:r w:rsidR="009C3172" w:rsidRPr="00A019AE">
        <w:rPr>
          <w:b/>
          <w:bCs/>
        </w:rPr>
        <w:t xml:space="preserve">, </w:t>
      </w:r>
      <w:r w:rsidR="009C3172" w:rsidRPr="00A019AE">
        <w:t>(</w:t>
      </w:r>
      <w:r w:rsidR="00AC6962" w:rsidRPr="00A019AE">
        <w:rPr>
          <w:b/>
          <w:bCs/>
        </w:rPr>
        <w:t>I</w:t>
      </w:r>
      <w:r w:rsidR="009C3172" w:rsidRPr="00A019AE">
        <w:t>)</w:t>
      </w:r>
      <w:r w:rsidRPr="00A019AE">
        <w:t xml:space="preserve"> Summary of the distributions of the different kinds of errors. D1 contralateral: Initial error or type I </w:t>
      </w:r>
      <w:r w:rsidR="00D20172" w:rsidRPr="00A019AE">
        <w:t>(</w:t>
      </w:r>
      <w:r w:rsidRPr="00A019AE">
        <w:rPr>
          <w:lang w:val="en-GB"/>
        </w:rPr>
        <w:t>control = 18.2±11.6 %, stimulation</w:t>
      </w:r>
      <w:r w:rsidRPr="00A019AE">
        <w:t xml:space="preserve"> </w:t>
      </w:r>
      <w:r w:rsidRPr="00A019AE">
        <w:rPr>
          <w:lang w:val="en-GB"/>
        </w:rPr>
        <w:t>=</w:t>
      </w:r>
      <w:r w:rsidRPr="00A019AE">
        <w:t xml:space="preserve"> </w:t>
      </w:r>
      <w:r w:rsidRPr="00A019AE">
        <w:rPr>
          <w:lang w:val="en-GB"/>
        </w:rPr>
        <w:t>79.9±8.2 % Fisher’s exact test, p&lt;0.0001</w:t>
      </w:r>
      <w:r w:rsidR="00D20172" w:rsidRPr="00A019AE">
        <w:rPr>
          <w:lang w:val="en-GB"/>
        </w:rPr>
        <w:t>)</w:t>
      </w:r>
      <w:r w:rsidRPr="00A019AE">
        <w:rPr>
          <w:lang w:val="en-GB"/>
        </w:rPr>
        <w:t xml:space="preserve">. </w:t>
      </w:r>
      <w:r w:rsidR="00190FE1" w:rsidRPr="00A019AE">
        <w:rPr>
          <w:lang w:val="en-GB"/>
        </w:rPr>
        <w:t>(</w:t>
      </w:r>
      <w:r w:rsidR="00AC6962" w:rsidRPr="00A019AE">
        <w:rPr>
          <w:b/>
          <w:lang w:val="en-GB"/>
        </w:rPr>
        <w:t>J</w:t>
      </w:r>
      <w:r w:rsidR="00190FE1" w:rsidRPr="00A019AE">
        <w:rPr>
          <w:bCs/>
          <w:lang w:val="en-GB"/>
        </w:rPr>
        <w:t>)</w:t>
      </w:r>
      <w:r w:rsidR="007C76EA" w:rsidRPr="00A019AE">
        <w:rPr>
          <w:lang w:val="en-GB"/>
        </w:rPr>
        <w:t xml:space="preserve"> Example of PCA analysis of the trajectories in control conditions compared to contralateral activation of D1SPNs.</w:t>
      </w:r>
      <w:r w:rsidR="003E20F3" w:rsidRPr="00A019AE">
        <w:rPr>
          <w:lang w:val="en-GB"/>
        </w:rPr>
        <w:t xml:space="preserve"> </w:t>
      </w:r>
      <w:r w:rsidR="00190FE1" w:rsidRPr="00A019AE">
        <w:rPr>
          <w:lang w:val="en-GB"/>
        </w:rPr>
        <w:t>The s</w:t>
      </w:r>
      <w:r w:rsidR="003E20F3" w:rsidRPr="00A019AE">
        <w:rPr>
          <w:lang w:val="en-GB"/>
        </w:rPr>
        <w:t>haded area represents the cluster of each condition</w:t>
      </w:r>
      <w:r w:rsidR="00190FE1" w:rsidRPr="00A019AE">
        <w:rPr>
          <w:lang w:val="en-GB"/>
        </w:rPr>
        <w:t>,</w:t>
      </w:r>
      <w:r w:rsidR="003E20F3" w:rsidRPr="00A019AE">
        <w:rPr>
          <w:lang w:val="en-GB"/>
        </w:rPr>
        <w:t xml:space="preserve"> and the star is the cluster centroid.</w:t>
      </w:r>
      <w:r w:rsidR="005E159D" w:rsidRPr="00A019AE">
        <w:rPr>
          <w:lang w:val="en-GB"/>
        </w:rPr>
        <w:t xml:space="preserve"> </w:t>
      </w:r>
      <w:r w:rsidR="00190FE1" w:rsidRPr="00A019AE">
        <w:rPr>
          <w:lang w:val="en-GB"/>
        </w:rPr>
        <w:t>(</w:t>
      </w:r>
      <w:r w:rsidR="00AC6962" w:rsidRPr="00A019AE">
        <w:rPr>
          <w:b/>
          <w:lang w:val="en-GB"/>
        </w:rPr>
        <w:t>K</w:t>
      </w:r>
      <w:r w:rsidR="00190FE1" w:rsidRPr="00A019AE">
        <w:rPr>
          <w:bCs/>
          <w:lang w:val="en-GB"/>
        </w:rPr>
        <w:t>)</w:t>
      </w:r>
      <w:r w:rsidR="007C76EA" w:rsidRPr="00A019AE">
        <w:rPr>
          <w:bCs/>
          <w:lang w:val="en-GB"/>
        </w:rPr>
        <w:t xml:space="preserve"> </w:t>
      </w:r>
      <w:r w:rsidR="007C76EA" w:rsidRPr="00A019AE">
        <w:rPr>
          <w:lang w:val="en-GB"/>
        </w:rPr>
        <w:t xml:space="preserve">Summary of the overlap between clusters of the different experimental conditions. </w:t>
      </w:r>
      <w:r w:rsidR="005E159D" w:rsidRPr="00A019AE">
        <w:rPr>
          <w:lang w:val="en-GB"/>
        </w:rPr>
        <w:t>(</w:t>
      </w:r>
      <w:r w:rsidR="00AC6962" w:rsidRPr="00A019AE">
        <w:rPr>
          <w:b/>
          <w:lang w:val="en-GB"/>
        </w:rPr>
        <w:t>L</w:t>
      </w:r>
      <w:r w:rsidR="005E159D" w:rsidRPr="00A019AE">
        <w:rPr>
          <w:bCs/>
          <w:lang w:val="en-GB"/>
        </w:rPr>
        <w:t>)</w:t>
      </w:r>
      <w:r w:rsidR="007C76EA" w:rsidRPr="00A019AE">
        <w:rPr>
          <w:lang w:val="en-GB"/>
        </w:rPr>
        <w:t xml:space="preserve"> Changes in body angle. </w:t>
      </w:r>
      <w:r w:rsidR="00EE3FFC" w:rsidRPr="00A019AE">
        <w:t xml:space="preserve">This figure has been modified from </w:t>
      </w:r>
      <w:r w:rsidR="00381FBD" w:rsidRPr="00A019AE">
        <w:t>Reference</w:t>
      </w:r>
      <w:r w:rsidR="00EE3FFC" w:rsidRPr="00A019AE">
        <w:fldChar w:fldCharType="begin"/>
      </w:r>
      <w:r w:rsidR="00EE3FFC" w:rsidRPr="00A019AE">
        <w:instrText xml:space="preserve"> ADDIN EN.CITE &lt;EndNote&gt;&lt;Cite&gt;&lt;Author&gt;Lopez-Huerta&lt;/Author&gt;&lt;Year&gt;2021&lt;/Year&gt;&lt;RecNum&gt;75&lt;/RecNum&gt;&lt;DisplayText&gt;&lt;style face="superscript"&gt;23&lt;/style&gt;&lt;/DisplayText&gt;&lt;record&gt;&lt;rec-number&gt;75&lt;/rec-number&gt;&lt;foreign-keys&gt;&lt;key app="EN" db-id="50sa99fz4fswdresvs7pa5p8vwws90a92taw" timestamp="1625709226"&gt;75&lt;/key&gt;&lt;/foreign-keys&gt;&lt;ref-type name="Journal Article"&gt;17&lt;/ref-type&gt;&lt;contributors&gt;&lt;authors&gt;&lt;author&gt;Lopez-Huerta, Violeta G.&lt;/author&gt;&lt;author&gt;Denton, Jai A.&lt;/author&gt;&lt;author&gt;Nakano, Yoko&lt;/author&gt;&lt;author&gt;Jaidar, Omar&lt;/author&gt;&lt;author&gt;Garcia-Munoz, Marianela&lt;/author&gt;&lt;author&gt;Arbuthnott, Gordon W.&lt;/author&gt;&lt;/authors&gt;&lt;/contributors&gt;&lt;titles&gt;&lt;title&gt;Striatal bilateral control of skilled forelimb movement&lt;/title&gt;&lt;secondary-title&gt;Cell Reports&lt;/secondary-title&gt;&lt;/titles&gt;&lt;periodical&gt;&lt;full-title&gt;Cell Reports&lt;/full-title&gt;&lt;/periodical&gt;&lt;pages&gt;108651&lt;/pages&gt;&lt;volume&gt;34&lt;/volume&gt;&lt;number&gt;3&lt;/number&gt;&lt;keywords&gt;&lt;keyword&gt;striatum&lt;/keyword&gt;&lt;keyword&gt;reach to grasp&lt;/keyword&gt;&lt;keyword&gt;optogenetics&lt;/keyword&gt;&lt;keyword&gt;plasticity&lt;/keyword&gt;&lt;keyword&gt;motor learning&lt;/keyword&gt;&lt;keyword&gt;basal ganglia&lt;/keyword&gt;&lt;keyword&gt;indirect pathway&lt;/keyword&gt;&lt;keyword&gt;direct pathway&lt;/keyword&gt;&lt;keyword&gt;reciprocal collateral inhibition&lt;/keyword&gt;&lt;keyword&gt;forelimb kinematics&lt;/keyword&gt;&lt;/keywords&gt;&lt;dates&gt;&lt;year&gt;2021&lt;/year&gt;&lt;pub-dates&gt;&lt;date&gt;2021/01/19/&lt;/date&gt;&lt;/pub-dates&gt;&lt;/dates&gt;&lt;isbn&gt;2211-1247&lt;/isbn&gt;&lt;urls&gt;&lt;related-urls&gt;&lt;url&gt;https://www.sciencedirect.com/science/article/pii/S2211124720316405&lt;/url&gt;&lt;/related-urls&gt;&lt;/urls&gt;&lt;electronic-resource-num&gt;https://doi.org/10.1016/j.celrep.2020.108651&lt;/electronic-resource-num&gt;&lt;/record&gt;&lt;/Cite&gt;&lt;/EndNote&gt;</w:instrText>
      </w:r>
      <w:r w:rsidR="00EE3FFC" w:rsidRPr="00A019AE">
        <w:fldChar w:fldCharType="separate"/>
      </w:r>
      <w:r w:rsidR="00EE3FFC" w:rsidRPr="00A019AE">
        <w:rPr>
          <w:noProof/>
          <w:vertAlign w:val="superscript"/>
        </w:rPr>
        <w:t>23</w:t>
      </w:r>
      <w:r w:rsidR="00EE3FFC" w:rsidRPr="00A019AE">
        <w:fldChar w:fldCharType="end"/>
      </w:r>
      <w:r w:rsidR="00EE3FFC" w:rsidRPr="00A019AE">
        <w:t xml:space="preserve">. </w:t>
      </w:r>
      <w:r w:rsidR="007C76EA" w:rsidRPr="00A019AE">
        <w:rPr>
          <w:lang w:val="en-GB"/>
        </w:rPr>
        <w:t xml:space="preserve"> </w:t>
      </w:r>
    </w:p>
    <w:p w14:paraId="32EAFD7D" w14:textId="77777777" w:rsidR="006E4797" w:rsidRPr="00A019AE" w:rsidRDefault="006E4797" w:rsidP="00A019AE"/>
    <w:p w14:paraId="7C0B6465" w14:textId="757DB67B" w:rsidR="006E4797" w:rsidRPr="00A019AE" w:rsidRDefault="00551D82" w:rsidP="00A019AE">
      <w:pPr>
        <w:rPr>
          <w:b/>
        </w:rPr>
      </w:pPr>
      <w:r w:rsidRPr="00A019AE">
        <w:rPr>
          <w:b/>
        </w:rPr>
        <w:t xml:space="preserve">DISCUSSION: </w:t>
      </w:r>
    </w:p>
    <w:p w14:paraId="053412DC" w14:textId="4EF8B44B" w:rsidR="00A30321" w:rsidRPr="00A019AE" w:rsidRDefault="005311AA" w:rsidP="00A019AE">
      <w:r w:rsidRPr="00A019AE">
        <w:t>The use</w:t>
      </w:r>
      <w:r w:rsidR="00BA62E1" w:rsidRPr="00A019AE">
        <w:t xml:space="preserve"> of optogenetic </w:t>
      </w:r>
      <w:r w:rsidRPr="00A019AE">
        <w:t>manipulation</w:t>
      </w:r>
      <w:r w:rsidR="00BA62E1" w:rsidRPr="00A019AE">
        <w:t xml:space="preserve"> of neuronal population</w:t>
      </w:r>
      <w:r w:rsidR="002E5AEC" w:rsidRPr="00A019AE">
        <w:t>s</w:t>
      </w:r>
      <w:r w:rsidR="00BA62E1" w:rsidRPr="00A019AE">
        <w:t xml:space="preserve"> </w:t>
      </w:r>
      <w:r w:rsidRPr="00A019AE">
        <w:t>in well-defined behavioral paradigms</w:t>
      </w:r>
      <w:r w:rsidR="00BA62E1" w:rsidRPr="00A019AE">
        <w:t xml:space="preserve"> </w:t>
      </w:r>
      <w:r w:rsidRPr="00A019AE">
        <w:t>is advancing our knowledge about the mechanisms underlying motor control</w:t>
      </w:r>
      <w:r w:rsidR="00A62714" w:rsidRPr="00A019AE">
        <w:fldChar w:fldCharType="begin">
          <w:fldData xml:space="preserve">PEVuZE5vdGU+PENpdGU+PEF1dGhvcj5BemltPC9BdXRob3I+PFllYXI+MjAxNDwvWWVhcj48UmVj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</w:fldData>
        </w:fldChar>
      </w:r>
      <w:r w:rsidR="00332706" w:rsidRPr="00A019AE">
        <w:instrText xml:space="preserve"> ADDIN EN.CITE </w:instrText>
      </w:r>
      <w:r w:rsidR="00332706" w:rsidRPr="00A019AE">
        <w:fldChar w:fldCharType="begin">
          <w:fldData xml:space="preserve">PEVuZE5vdGU+PENpdGU+PEF1dGhvcj5BemltPC9BdXRob3I+PFllYXI+MjAxNDwvWWVhcj48UmVj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</w:fldData>
        </w:fldChar>
      </w:r>
      <w:r w:rsidR="00332706" w:rsidRPr="00A019AE">
        <w:instrText xml:space="preserve"> ADDIN EN.CITE.DATA </w:instrText>
      </w:r>
      <w:r w:rsidR="00332706" w:rsidRPr="00A019AE">
        <w:fldChar w:fldCharType="end"/>
      </w:r>
      <w:r w:rsidR="00A62714" w:rsidRPr="00A019AE">
        <w:fldChar w:fldCharType="separate"/>
      </w:r>
      <w:r w:rsidR="00332706" w:rsidRPr="00A019AE">
        <w:rPr>
          <w:noProof/>
          <w:vertAlign w:val="superscript"/>
        </w:rPr>
        <w:t>7,23</w:t>
      </w:r>
      <w:r w:rsidR="00A62714" w:rsidRPr="00A019AE">
        <w:fldChar w:fldCharType="end"/>
      </w:r>
      <w:r w:rsidRPr="00A019AE">
        <w:t>. Wireless methods are especially suitable for tasks that require tests on multiple animals or free movement</w:t>
      </w:r>
      <w:r w:rsidR="00373F73" w:rsidRPr="00A019AE">
        <w:fldChar w:fldCharType="begin">
          <w:fldData xml:space="preserve">PEVuZE5vdGU+PENpdGU+PEF1dGhvcj5NaXlhemFraTwvQXV0aG9yPjxSZWNOdW0+NzY8L1JlY051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</w:fldData>
        </w:fldChar>
      </w:r>
      <w:r w:rsidR="00AC6962" w:rsidRPr="00A019AE">
        <w:instrText xml:space="preserve"> ADDIN EN.CITE </w:instrText>
      </w:r>
      <w:r w:rsidR="00AC6962" w:rsidRPr="00A019AE">
        <w:fldChar w:fldCharType="begin">
          <w:fldData xml:space="preserve">PEVuZE5vdGU+PENpdGU+PEF1dGhvcj5NaXlhemFraTwvQXV0aG9yPjxSZWNOdW0+NzY8L1JlY051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</w:fldData>
        </w:fldChar>
      </w:r>
      <w:r w:rsidR="00AC6962" w:rsidRPr="00A019AE">
        <w:instrText xml:space="preserve"> ADDIN EN.CITE.DATA </w:instrText>
      </w:r>
      <w:r w:rsidR="00AC6962" w:rsidRPr="00A019AE">
        <w:fldChar w:fldCharType="end"/>
      </w:r>
      <w:r w:rsidR="00373F73" w:rsidRPr="00A019AE">
        <w:fldChar w:fldCharType="separate"/>
      </w:r>
      <w:r w:rsidR="00AC6962" w:rsidRPr="00A019AE">
        <w:rPr>
          <w:noProof/>
          <w:vertAlign w:val="superscript"/>
        </w:rPr>
        <w:t>34,35</w:t>
      </w:r>
      <w:r w:rsidR="00373F73" w:rsidRPr="00A019AE">
        <w:fldChar w:fldCharType="end"/>
      </w:r>
      <w:r w:rsidRPr="00A019AE">
        <w:t xml:space="preserve">. </w:t>
      </w:r>
      <w:r w:rsidR="00067D8B" w:rsidRPr="00A019AE">
        <w:t>Nevertheless,</w:t>
      </w:r>
      <w:r w:rsidRPr="00A019AE">
        <w:t xml:space="preserve"> as techniques and devices are refined</w:t>
      </w:r>
      <w:r w:rsidR="00A30321" w:rsidRPr="00A019AE">
        <w:t>,</w:t>
      </w:r>
      <w:r w:rsidRPr="00A019AE">
        <w:t xml:space="preserve"> it should be the go</w:t>
      </w:r>
      <w:r w:rsidR="00A30321" w:rsidRPr="00A019AE">
        <w:t>-</w:t>
      </w:r>
      <w:r w:rsidRPr="00A019AE">
        <w:t>to option for any behavioral task</w:t>
      </w:r>
      <w:r w:rsidR="009C69B6" w:rsidRPr="00A019AE">
        <w:t xml:space="preserve"> combined with optogenetics</w:t>
      </w:r>
      <w:r w:rsidR="00A62714" w:rsidRPr="00A019AE">
        <w:fldChar w:fldCharType="begin">
          <w:fldData xml:space="preserve">PEVuZE5vdGU+PENpdGU+PEF1dGhvcj5LYW1wYXNpPC9BdXRob3I+PFJlY051bT43NzwvUmVjTnVt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</w:fldData>
        </w:fldChar>
      </w:r>
      <w:r w:rsidR="00AC6962" w:rsidRPr="00A019AE">
        <w:instrText xml:space="preserve"> ADDIN EN.CITE </w:instrText>
      </w:r>
      <w:r w:rsidR="00AC6962" w:rsidRPr="00A019AE">
        <w:fldChar w:fldCharType="begin">
          <w:fldData xml:space="preserve">PEVuZE5vdGU+PENpdGU+PEF1dGhvcj5LYW1wYXNpPC9BdXRob3I+PFJlY051bT43NzwvUmVjTnVt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</w:fldData>
        </w:fldChar>
      </w:r>
      <w:r w:rsidR="00AC6962" w:rsidRPr="00A019AE">
        <w:instrText xml:space="preserve"> ADDIN EN.CITE.DATA </w:instrText>
      </w:r>
      <w:r w:rsidR="00AC6962" w:rsidRPr="00A019AE">
        <w:fldChar w:fldCharType="end"/>
      </w:r>
      <w:r w:rsidR="00A62714" w:rsidRPr="00A019AE">
        <w:fldChar w:fldCharType="separate"/>
      </w:r>
      <w:r w:rsidR="00AC6962" w:rsidRPr="00A019AE">
        <w:rPr>
          <w:noProof/>
          <w:vertAlign w:val="superscript"/>
        </w:rPr>
        <w:t>34,36</w:t>
      </w:r>
      <w:r w:rsidR="00A62714" w:rsidRPr="00A019AE">
        <w:fldChar w:fldCharType="end"/>
      </w:r>
      <w:r w:rsidRPr="00A019AE">
        <w:t xml:space="preserve">.   </w:t>
      </w:r>
    </w:p>
    <w:p w14:paraId="0BEB38EC" w14:textId="787A419D" w:rsidR="006E4797" w:rsidRPr="00A019AE" w:rsidRDefault="005311AA" w:rsidP="00A019AE">
      <w:r w:rsidRPr="00A019AE">
        <w:t xml:space="preserve"> </w:t>
      </w:r>
    </w:p>
    <w:p w14:paraId="54FEBC4D" w14:textId="36281E7F" w:rsidR="00183808" w:rsidRPr="00A019AE" w:rsidRDefault="00377EF1" w:rsidP="00A019AE">
      <w:pPr>
        <w:rPr>
          <w:shd w:val="clear" w:color="auto" w:fill="FFFFFF"/>
        </w:rPr>
      </w:pPr>
      <w:r w:rsidRPr="00A019AE">
        <w:t>The current</w:t>
      </w:r>
      <w:r w:rsidR="005311AA" w:rsidRPr="00A019AE">
        <w:t xml:space="preserve"> method has many advantages </w:t>
      </w:r>
      <w:r w:rsidR="00373F73" w:rsidRPr="00A019AE">
        <w:t>because</w:t>
      </w:r>
      <w:r w:rsidR="005311AA" w:rsidRPr="00A019AE">
        <w:t xml:space="preserve"> miniaturized LEDs provide a reliable </w:t>
      </w:r>
      <w:r w:rsidR="00B9450E" w:rsidRPr="00A019AE">
        <w:t xml:space="preserve">light source with high intensity, and </w:t>
      </w:r>
      <w:r w:rsidR="00AC6962" w:rsidRPr="00A019AE">
        <w:t xml:space="preserve">implants </w:t>
      </w:r>
      <w:r w:rsidR="00B9450E" w:rsidRPr="00A019AE">
        <w:t>can be used in studies requiring</w:t>
      </w:r>
      <w:r w:rsidRPr="00A019AE">
        <w:t xml:space="preserve"> stimulation over several days. Nevertheless, insertion of an optic fiber for </w:t>
      </w:r>
      <w:r w:rsidR="00767F58" w:rsidRPr="00A019AE">
        <w:t>opsin stimulation</w:t>
      </w:r>
      <w:r w:rsidRPr="00A019AE">
        <w:t xml:space="preserve"> </w:t>
      </w:r>
      <w:r w:rsidR="000933DA" w:rsidRPr="00A019AE">
        <w:t>may mechanically</w:t>
      </w:r>
      <w:r w:rsidRPr="00A019AE">
        <w:t xml:space="preserve"> damage brain tissue, </w:t>
      </w:r>
      <w:r w:rsidR="000933DA" w:rsidRPr="00A019AE">
        <w:t xml:space="preserve">cause </w:t>
      </w:r>
      <w:r w:rsidRPr="00A019AE">
        <w:t>infection</w:t>
      </w:r>
      <w:r w:rsidR="000933DA" w:rsidRPr="00A019AE">
        <w:t>s</w:t>
      </w:r>
      <w:r w:rsidRPr="00A019AE">
        <w:t xml:space="preserve"> and </w:t>
      </w:r>
      <w:r w:rsidR="000933DA" w:rsidRPr="00A019AE">
        <w:t>occasionally</w:t>
      </w:r>
      <w:r w:rsidRPr="00A019AE">
        <w:t xml:space="preserve"> inflammation at the </w:t>
      </w:r>
      <w:r w:rsidR="000933DA" w:rsidRPr="00A019AE">
        <w:t>location</w:t>
      </w:r>
      <w:r w:rsidRPr="00A019AE">
        <w:t xml:space="preserve"> of </w:t>
      </w:r>
      <w:r w:rsidR="000933DA" w:rsidRPr="00A019AE">
        <w:t>the canula</w:t>
      </w:r>
      <w:r w:rsidR="00373F73" w:rsidRPr="00A019AE">
        <w:fldChar w:fldCharType="begin"/>
      </w:r>
      <w:r w:rsidR="00AC6962" w:rsidRPr="00A019AE">
        <w:instrText xml:space="preserve"> ADDIN EN.CITE &lt;EndNote&gt;&lt;Cite&gt;&lt;Author&gt;Allen&lt;/Author&gt;&lt;RecNum&gt;78&lt;/RecNum&gt;&lt;DisplayText&gt;&lt;style face="superscript"&gt;37&lt;/style&gt;&lt;/DisplayText&gt;&lt;record&gt;&lt;rec-number&gt;78&lt;/rec-number&gt;&lt;foreign-keys&gt;&lt;key app="EN" db-id="50sa99fz4fswdresvs7pa5p8vwws90a92taw" timestamp="1625709849"&gt;78&lt;/key&gt;&lt;/foreign-keys&gt;&lt;ref-type name="Journal Article"&gt;17&lt;/ref-type&gt;&lt;contributors&gt;&lt;authors&gt;&lt;author&gt;Allen, B. D.&lt;/author&gt;&lt;author&gt;Singer, A. C.&lt;/author&gt;&lt;author&gt;Boyden, E. S.&lt;/author&gt;&lt;/authors&gt;&lt;translated-authors&gt;&lt;author&gt;Learn, Mem&lt;/author&gt;&lt;/translated-authors&gt;&lt;/contributors&gt;&lt;auth-address&gt;Media Lab, Massachusetts Institute of Technology, Cambridge, Massachusetts 02139, USA McGovern Institute for Brain Research, Massachusetts Institute of Technology, Cambridge, Massachusetts 02139, USA Departments of Biological Engineering and Brain and Cognitive Sciences, Massachusetts Institute of Technology, Cambridge, Massachusetts 02139, USA. FAU - Singer, Annabelle C&amp;#xD;Media Lab, Massachusetts Institute of Technology, Cambridge, Massachusetts 02139, USA McGovern Institute for Brain Research, Massachusetts Institute of Technology, Cambridge, Massachusetts 02139, USA Departments of Biological Engineering and Brain and Cognitive Sciences, Massachusetts Institute of Technology, Cambridge, Massachusetts 02139, USA. FAU - Boyden, Edward S&amp;#xD;Media Lab, Massachusetts Institute of Technology, Cambridge, Massachusetts 02139, USA McGovern Institute for Brain Research, Massachusetts Institute of Technology, Cambridge, Massachusetts 02139, USA Departments of Biological Engineering and Brain and Cognitive Sciences, Massachusetts Institute of Technology, Cambridge, Massachusetts 02139, USA esb@media.mit.edu.&lt;/auth-address&gt;&lt;titles&gt;&lt;title&gt;Principles of designing interpretable optogenetic behavior experiments&lt;/title&gt;&lt;/titles&gt;&lt;number&gt;1549-5485 (Electronic)&lt;/number&gt;&lt;dates&gt;&lt;/dates&gt;&lt;urls&gt;&lt;/urls&gt;&lt;remote-database-provider&gt;2015 Apr&lt;/remote-database-provider&gt;&lt;language&gt;eng&lt;/language&gt;&lt;/record&gt;&lt;/Cite&gt;&lt;/EndNote&gt;</w:instrText>
      </w:r>
      <w:r w:rsidR="00373F73" w:rsidRPr="00A019AE">
        <w:fldChar w:fldCharType="separate"/>
      </w:r>
      <w:r w:rsidR="00AC6962" w:rsidRPr="00A019AE">
        <w:rPr>
          <w:noProof/>
          <w:vertAlign w:val="superscript"/>
        </w:rPr>
        <w:t>37</w:t>
      </w:r>
      <w:r w:rsidR="00373F73" w:rsidRPr="00A019AE">
        <w:fldChar w:fldCharType="end"/>
      </w:r>
      <w:r w:rsidRPr="00A019AE">
        <w:t xml:space="preserve">. Long-lasting high-frequency optogenetic stimulation has been demonstrated to produce heat and </w:t>
      </w:r>
      <w:r w:rsidR="000933DA" w:rsidRPr="00A019AE">
        <w:t>could</w:t>
      </w:r>
      <w:r w:rsidRPr="00A019AE">
        <w:t xml:space="preserve"> cause phototoxity</w:t>
      </w:r>
      <w:r w:rsidR="00A62714" w:rsidRPr="00A019AE">
        <w:fldChar w:fldCharType="begin"/>
      </w:r>
      <w:r w:rsidR="00AC6962" w:rsidRPr="00A019AE">
        <w:instrText xml:space="preserve"> ADDIN EN.CITE &lt;EndNote&gt;&lt;Cite&gt;&lt;Author&gt;Allen&lt;/Author&gt;&lt;RecNum&gt;78&lt;/RecNum&gt;&lt;DisplayText&gt;&lt;style face="superscript"&gt;37&lt;/style&gt;&lt;/DisplayText&gt;&lt;record&gt;&lt;rec-number&gt;78&lt;/rec-number&gt;&lt;foreign-keys&gt;&lt;key app="EN" db-id="50sa99fz4fswdresvs7pa5p8vwws90a92taw" timestamp="1625709849"&gt;78&lt;/key&gt;&lt;/foreign-keys&gt;&lt;ref-type name="Journal Article"&gt;17&lt;/ref-type&gt;&lt;contributors&gt;&lt;authors&gt;&lt;author&gt;Allen, B. D.&lt;/author&gt;&lt;author&gt;Singer, A. C.&lt;/author&gt;&lt;author&gt;Boyden, E. S.&lt;/author&gt;&lt;/authors&gt;&lt;translated-authors&gt;&lt;author&gt;Learn, Mem&lt;/author&gt;&lt;/translated-authors&gt;&lt;/contributors&gt;&lt;auth-address&gt;Media Lab, Massachusetts Institute of Technology, Cambridge, Massachusetts 02139, USA McGovern Institute for Brain Research, Massachusetts Institute of Technology, Cambridge, Massachusetts 02139, USA Departments of Biological Engineering and Brain and Cognitive Sciences, Massachusetts Institute of Technology, Cambridge, Massachusetts 02139, USA. FAU - Singer, Annabelle C&amp;#xD;Media Lab, Massachusetts Institute of Technology, Cambridge, Massachusetts 02139, USA McGovern Institute for Brain Research, Massachusetts Institute of Technology, Cambridge, Massachusetts 02139, USA Departments of Biological Engineering and Brain and Cognitive Sciences, Massachusetts Institute of Technology, Cambridge, Massachusetts 02139, USA. FAU - Boyden, Edward S&amp;#xD;Media Lab, Massachusetts Institute of Technology, Cambridge, Massachusetts 02139, USA McGovern Institute for Brain Research, Massachusetts Institute of Technology, Cambridge, Massachusetts 02139, USA Departments of Biological Engineering and Brain and Cognitive Sciences, Massachusetts Institute of Technology, Cambridge, Massachusetts 02139, USA esb@media.mit.edu.&lt;/auth-address&gt;&lt;titles&gt;&lt;title&gt;Principles of designing interpretable optogenetic behavior experiments&lt;/title&gt;&lt;/titles&gt;&lt;number&gt;1549-5485 (Electronic)&lt;/number&gt;&lt;dates&gt;&lt;/dates&gt;&lt;urls&gt;&lt;/urls&gt;&lt;remote-database-provider&gt;2015 Apr&lt;/remote-database-provider&gt;&lt;language&gt;eng&lt;/language&gt;&lt;/record&gt;&lt;/Cite&gt;&lt;/EndNote&gt;</w:instrText>
      </w:r>
      <w:r w:rsidR="00A62714" w:rsidRPr="00A019AE">
        <w:fldChar w:fldCharType="separate"/>
      </w:r>
      <w:r w:rsidR="00AC6962" w:rsidRPr="00A019AE">
        <w:rPr>
          <w:noProof/>
          <w:vertAlign w:val="superscript"/>
        </w:rPr>
        <w:t>37</w:t>
      </w:r>
      <w:r w:rsidR="00A62714" w:rsidRPr="00A019AE">
        <w:fldChar w:fldCharType="end"/>
      </w:r>
      <w:r w:rsidRPr="00A019AE">
        <w:t xml:space="preserve">. </w:t>
      </w:r>
      <w:r w:rsidR="00183808" w:rsidRPr="00A019AE">
        <w:t>It is possible t</w:t>
      </w:r>
      <w:r w:rsidR="00183808" w:rsidRPr="00A019AE">
        <w:rPr>
          <w:shd w:val="clear" w:color="auto" w:fill="FFFFFF"/>
        </w:rPr>
        <w:t xml:space="preserve">o reduce phototoxicity </w:t>
      </w:r>
      <w:r w:rsidR="00D53547" w:rsidRPr="00A019AE">
        <w:rPr>
          <w:shd w:val="clear" w:color="auto" w:fill="FFFFFF"/>
        </w:rPr>
        <w:t>by using red-shifted effector opsins that are activated with red or even near-infrared light, which reduces</w:t>
      </w:r>
      <w:r w:rsidR="00183808" w:rsidRPr="00A019AE">
        <w:rPr>
          <w:shd w:val="clear" w:color="auto" w:fill="FFFFFF"/>
        </w:rPr>
        <w:t xml:space="preserve"> the generation of heat</w:t>
      </w:r>
      <w:r w:rsidR="00A62714" w:rsidRPr="00A019AE">
        <w:rPr>
          <w:shd w:val="clear" w:color="auto" w:fill="FFFFFF"/>
        </w:rPr>
        <w:fldChar w:fldCharType="begin"/>
      </w:r>
      <w:r w:rsidR="00AC6962" w:rsidRPr="00A019AE">
        <w:rPr>
          <w:shd w:val="clear" w:color="auto" w:fill="FFFFFF"/>
        </w:rPr>
        <w:instrText xml:space="preserve"> ADDIN EN.CITE &lt;EndNote&gt;&lt;Cite&gt;&lt;Author&gt;Packer&lt;/Author&gt;&lt;RecNum&gt;79&lt;/RecNum&gt;&lt;DisplayText&gt;&lt;style face="superscript"&gt;38&lt;/style&gt;&lt;/DisplayText&gt;&lt;record&gt;&lt;rec-number&gt;79&lt;/rec-number&gt;&lt;foreign-keys&gt;&lt;key app="EN" db-id="50sa99fz4fswdresvs7pa5p8vwws90a92taw" timestamp="1625709928"&gt;79&lt;/key&gt;&lt;/foreign-keys&gt;&lt;ref-type name="Journal Article"&gt;17&lt;/ref-type&gt;&lt;contributors&gt;&lt;authors&gt;&lt;author&gt;Packer, A. M.&lt;/author&gt;&lt;author&gt;Peterka Ds Fau - Hirtz, Jan J.&lt;/author&gt;&lt;author&gt;Hirtz Jj Fau - Prakash, Rohit&lt;/author&gt;&lt;author&gt;Prakash R Fau - Deisseroth, Karl&lt;/author&gt;&lt;author&gt;Deisseroth K Fau - Yuste, Rafael&lt;/author&gt;&lt;author&gt;Yuste, R.&lt;/author&gt;&lt;/authors&gt;&lt;translated-authors&gt;&lt;author&gt;Nat, Methods&lt;/author&gt;&lt;/translated-authors&gt;&lt;/contributors&gt;&lt;auth-address&gt;Howard Hughes Medical Institute (HHMI), Columbia University, New York, New York, USA. FAU - Peterka, Darcy S&lt;/auth-address&gt;&lt;titles&gt;&lt;title&gt;Two-photon optogenetics of dendritic spines and neural circuits&lt;/title&gt;&lt;/titles&gt;&lt;number&gt;1548-7105 (Electronic)&lt;/number&gt;&lt;dates&gt;&lt;/dates&gt;&lt;urls&gt;&lt;/urls&gt;&lt;electronic-resource-num&gt;D - NLM: HHMIMS416432 EDAT- 2012/11/13 06:00 MHDA- 2013/02/07 06:00 CRDT- 2012/11/13 06:00 PHST- 2012/10/01 00:00 [received] PHST- 2012/10/19 00:00 [accepted] PHST- 2012/11/13 06:00 [entrez] PHST- 2012/11/13 06:00 [pubmed] PHST- 2013/02/07 06:00 [medline] AID - nmeth.2249 [pii] AID - 10.1038/nmeth.2249 [doi] PST - ppublish&lt;/electronic-resource-num&gt;&lt;remote-database-provider&gt;2012 Dec&lt;/remote-database-provider&gt;&lt;research-notes&gt;0 (Opsins)&lt;/research-notes&gt;&lt;language&gt;eng&lt;/language&gt;&lt;/record&gt;&lt;/Cite&gt;&lt;/EndNote&gt;</w:instrText>
      </w:r>
      <w:r w:rsidR="00A62714" w:rsidRPr="00A019AE">
        <w:rPr>
          <w:shd w:val="clear" w:color="auto" w:fill="FFFFFF"/>
        </w:rPr>
        <w:fldChar w:fldCharType="separate"/>
      </w:r>
      <w:r w:rsidR="00AC6962" w:rsidRPr="00A019AE">
        <w:rPr>
          <w:noProof/>
          <w:shd w:val="clear" w:color="auto" w:fill="FFFFFF"/>
          <w:vertAlign w:val="superscript"/>
        </w:rPr>
        <w:t>38</w:t>
      </w:r>
      <w:r w:rsidR="00A62714" w:rsidRPr="00A019AE">
        <w:rPr>
          <w:shd w:val="clear" w:color="auto" w:fill="FFFFFF"/>
        </w:rPr>
        <w:fldChar w:fldCharType="end"/>
      </w:r>
      <w:r w:rsidR="00183808" w:rsidRPr="00A019AE">
        <w:rPr>
          <w:shd w:val="clear" w:color="auto" w:fill="FFFFFF"/>
        </w:rPr>
        <w:t>.</w:t>
      </w:r>
    </w:p>
    <w:p w14:paraId="60895FED" w14:textId="77777777" w:rsidR="00D53547" w:rsidRPr="00A019AE" w:rsidRDefault="00D53547" w:rsidP="00A019AE"/>
    <w:p w14:paraId="178CB860" w14:textId="1982B270" w:rsidR="007B217E" w:rsidRPr="00A019AE" w:rsidRDefault="002D7BD9" w:rsidP="00A019AE">
      <w:r w:rsidRPr="00A019AE">
        <w:t>Also, s</w:t>
      </w:r>
      <w:r w:rsidR="00092256" w:rsidRPr="00A019AE">
        <w:t xml:space="preserve">ince the pins to connect </w:t>
      </w:r>
      <w:r w:rsidR="00377EF1" w:rsidRPr="00A019AE">
        <w:t xml:space="preserve">the </w:t>
      </w:r>
      <w:r w:rsidR="00092256" w:rsidRPr="00A019AE">
        <w:t>receiver remain</w:t>
      </w:r>
      <w:r w:rsidR="00377EF1" w:rsidRPr="00A019AE">
        <w:t xml:space="preserve"> outside of the skull</w:t>
      </w:r>
      <w:r w:rsidR="00620B64" w:rsidRPr="00A019AE">
        <w:t>,</w:t>
      </w:r>
      <w:r w:rsidR="00377EF1" w:rsidRPr="00A019AE">
        <w:t xml:space="preserve"> sometimes mice can cause displacement or detachment</w:t>
      </w:r>
      <w:r w:rsidR="00183808" w:rsidRPr="00A019AE">
        <w:t xml:space="preserve"> of the cannula</w:t>
      </w:r>
      <w:r w:rsidR="00F867E6" w:rsidRPr="00A019AE">
        <w:t xml:space="preserve"> if dental cement is not applied </w:t>
      </w:r>
      <w:r w:rsidR="00620B64" w:rsidRPr="00A019AE">
        <w:t>correct</w:t>
      </w:r>
      <w:r w:rsidR="00F867E6" w:rsidRPr="00A019AE">
        <w:t>ly</w:t>
      </w:r>
      <w:r w:rsidR="00620B64" w:rsidRPr="00A019AE">
        <w:t>;</w:t>
      </w:r>
      <w:r w:rsidR="00377EF1" w:rsidRPr="00A019AE">
        <w:t xml:space="preserve"> </w:t>
      </w:r>
      <w:r w:rsidR="00183808" w:rsidRPr="00A019AE">
        <w:t>t</w:t>
      </w:r>
      <w:r w:rsidR="00377EF1" w:rsidRPr="00A019AE">
        <w:t xml:space="preserve">his </w:t>
      </w:r>
      <w:r w:rsidR="00183808" w:rsidRPr="00A019AE">
        <w:t>often</w:t>
      </w:r>
      <w:r w:rsidR="00377EF1" w:rsidRPr="00A019AE">
        <w:t xml:space="preserve"> lead</w:t>
      </w:r>
      <w:r w:rsidR="00183808" w:rsidRPr="00A019AE">
        <w:t>s</w:t>
      </w:r>
      <w:r w:rsidR="00377EF1" w:rsidRPr="00A019AE">
        <w:t xml:space="preserve"> to damage of brain tissue and decrease</w:t>
      </w:r>
      <w:r w:rsidR="00092256" w:rsidRPr="00A019AE">
        <w:t>s</w:t>
      </w:r>
      <w:r w:rsidR="00377EF1" w:rsidRPr="00A019AE">
        <w:t xml:space="preserve"> the number of subjects to be taken int</w:t>
      </w:r>
      <w:r w:rsidR="00092256" w:rsidRPr="00A019AE">
        <w:t xml:space="preserve">o account for further analysis. </w:t>
      </w:r>
      <w:r w:rsidR="00A65D14" w:rsidRPr="00A019AE">
        <w:t>Recent developments have introduce</w:t>
      </w:r>
      <w:r w:rsidR="00620B64" w:rsidRPr="00A019AE">
        <w:t>d</w:t>
      </w:r>
      <w:r w:rsidR="00A65D14" w:rsidRPr="00A019AE">
        <w:t xml:space="preserve"> </w:t>
      </w:r>
      <w:proofErr w:type="spellStart"/>
      <w:r w:rsidR="00A65D14" w:rsidRPr="00A019AE">
        <w:t>fiberless</w:t>
      </w:r>
      <w:proofErr w:type="spellEnd"/>
      <w:r w:rsidR="00A65D14" w:rsidRPr="00A019AE">
        <w:t xml:space="preserve"> </w:t>
      </w:r>
      <w:r w:rsidR="00FB22B2" w:rsidRPr="00A019AE">
        <w:t>optogenetics</w:t>
      </w:r>
      <w:r w:rsidR="00620B64" w:rsidRPr="00A019AE">
        <w:t>,</w:t>
      </w:r>
      <w:r w:rsidR="00FB22B2" w:rsidRPr="00A019AE">
        <w:t xml:space="preserve"> which uses particles that can emit visible light through up-conversion luminescence in response </w:t>
      </w:r>
      <w:r w:rsidR="00377EF1" w:rsidRPr="00A019AE">
        <w:t>to</w:t>
      </w:r>
      <w:r w:rsidR="00FB22B2" w:rsidRPr="00A019AE">
        <w:t xml:space="preserve"> near</w:t>
      </w:r>
      <w:r w:rsidR="00620B64" w:rsidRPr="00A019AE">
        <w:t>-</w:t>
      </w:r>
      <w:r w:rsidR="00FB22B2" w:rsidRPr="00A019AE">
        <w:t>infrared light</w:t>
      </w:r>
      <w:r w:rsidR="00377EF1" w:rsidRPr="00A019AE">
        <w:t xml:space="preserve"> </w:t>
      </w:r>
      <w:r w:rsidR="00620B64" w:rsidRPr="00A019AE">
        <w:t>penetrating</w:t>
      </w:r>
      <w:r w:rsidR="00377EF1" w:rsidRPr="00A019AE">
        <w:t xml:space="preserve"> deep in the brain tissue</w:t>
      </w:r>
      <w:r w:rsidR="00A62714" w:rsidRPr="00A019AE">
        <w:fldChar w:fldCharType="begin">
          <w:fldData xml:space="preserve">PEVuZE5vdGU+PENpdGU+PEF1dGhvcj5LYW1wYXNpPC9BdXRob3I+PFJlY051bT43NzwvUmVjTnVt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</w:fldData>
        </w:fldChar>
      </w:r>
      <w:r w:rsidR="00AC6962" w:rsidRPr="00A019AE">
        <w:instrText xml:space="preserve"> ADDIN EN.CITE </w:instrText>
      </w:r>
      <w:r w:rsidR="00AC6962" w:rsidRPr="00A019AE">
        <w:fldChar w:fldCharType="begin">
          <w:fldData xml:space="preserve">PEVuZE5vdGU+PENpdGU+PEF1dGhvcj5LYW1wYXNpPC9BdXRob3I+PFJlY051bT43NzwvUmVjTnVt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</w:fldData>
        </w:fldChar>
      </w:r>
      <w:r w:rsidR="00AC6962" w:rsidRPr="00A019AE">
        <w:instrText xml:space="preserve"> ADDIN EN.CITE.DATA </w:instrText>
      </w:r>
      <w:r w:rsidR="00AC6962" w:rsidRPr="00A019AE">
        <w:fldChar w:fldCharType="end"/>
      </w:r>
      <w:r w:rsidR="00A62714" w:rsidRPr="00A019AE">
        <w:fldChar w:fldCharType="separate"/>
      </w:r>
      <w:r w:rsidR="00AC6962" w:rsidRPr="00A019AE">
        <w:rPr>
          <w:noProof/>
          <w:vertAlign w:val="superscript"/>
        </w:rPr>
        <w:t>36</w:t>
      </w:r>
      <w:r w:rsidR="00A62714" w:rsidRPr="00A019AE">
        <w:fldChar w:fldCharType="end"/>
      </w:r>
      <w:r w:rsidR="00FB22B2" w:rsidRPr="00A019AE">
        <w:t xml:space="preserve">. </w:t>
      </w:r>
      <w:proofErr w:type="spellStart"/>
      <w:r w:rsidR="00FB22B2" w:rsidRPr="00A019AE">
        <w:t>Fiberless</w:t>
      </w:r>
      <w:proofErr w:type="spellEnd"/>
      <w:r w:rsidR="00FB22B2" w:rsidRPr="00A019AE">
        <w:t xml:space="preserve"> </w:t>
      </w:r>
      <w:r w:rsidR="00E33BCE" w:rsidRPr="00A019AE">
        <w:t>devices</w:t>
      </w:r>
      <w:r w:rsidR="00FB22B2" w:rsidRPr="00A019AE">
        <w:t xml:space="preserve"> </w:t>
      </w:r>
      <w:r w:rsidR="00E33BCE" w:rsidRPr="00A019AE">
        <w:t>bring</w:t>
      </w:r>
      <w:r w:rsidR="00FB22B2" w:rsidRPr="00A019AE">
        <w:t xml:space="preserve"> the opportunity to</w:t>
      </w:r>
      <w:r w:rsidR="009C69B6" w:rsidRPr="00A019AE">
        <w:t xml:space="preserve"> stimulate </w:t>
      </w:r>
      <w:proofErr w:type="spellStart"/>
      <w:r w:rsidR="009C69B6" w:rsidRPr="00A019AE">
        <w:t>optogenetically</w:t>
      </w:r>
      <w:proofErr w:type="spellEnd"/>
      <w:r w:rsidR="009C69B6" w:rsidRPr="00A019AE">
        <w:t xml:space="preserve"> over longer time frames in freely behaving animals with unnoticeable implants</w:t>
      </w:r>
      <w:r w:rsidR="00373F73" w:rsidRPr="00A019AE">
        <w:fldChar w:fldCharType="begin"/>
      </w:r>
      <w:r w:rsidR="00AC6962" w:rsidRPr="00A019AE">
        <w:instrText xml:space="preserve"> ADDIN EN.CITE &lt;EndNote&gt;&lt;Cite&gt;&lt;Author&gt;Yang&lt;/Author&gt;&lt;Year&gt;2021&lt;/Year&gt;&lt;RecNum&gt;82&lt;/RecNum&gt;&lt;DisplayText&gt;&lt;style face="superscript"&gt;35&lt;/style&gt;&lt;/DisplayText&gt;&lt;record&gt;&lt;rec-number&gt;82&lt;/rec-number&gt;&lt;foreign-keys&gt;&lt;key app="EN" db-id="50sa99fz4fswdresvs7pa5p8vwws90a92taw" timestamp="1625769867"&gt;82&lt;/key&gt;&lt;/foreign-keys&gt;&lt;ref-type name="Journal Article"&gt;17&lt;/ref-type&gt;&lt;contributors&gt;&lt;authors&gt;&lt;author&gt;Yang, Yiyuan&lt;/author&gt;&lt;author&gt;Wu, Mingzheng&lt;/author&gt;&lt;author&gt;Vázquez-Guardado, Abraham&lt;/author&gt;&lt;author&gt;Wegener, Amy J.&lt;/author&gt;&lt;author&gt;Grajales-Reyes, Jose G.&lt;/author&gt;&lt;author&gt;Deng, Yujun&lt;/author&gt;&lt;author&gt;Wang, Taoyi&lt;/author&gt;&lt;author&gt;Avila, Raudel&lt;/author&gt;&lt;author&gt;Moreno, Justin A.&lt;/author&gt;&lt;author&gt;Minkowicz, Samuel&lt;/author&gt;&lt;author&gt;Dumrongprechachan, Vasin&lt;/author&gt;&lt;author&gt;Lee, Jungyup&lt;/author&gt;&lt;author&gt;Zhang, Shuangyang&lt;/author&gt;&lt;author&gt;Legaria, Alex A.&lt;/author&gt;&lt;author&gt;Ma, Yuhang&lt;/author&gt;&lt;author&gt;Mehta, Sunita&lt;/author&gt;&lt;author&gt;Franklin, Daniel&lt;/author&gt;&lt;author&gt;Hartman, Layne&lt;/author&gt;&lt;author&gt;Bai, Wubin&lt;/author&gt;&lt;author&gt;Han, Mengdi&lt;/author&gt;&lt;author&gt;Zhao, Hangbo&lt;/author&gt;&lt;author&gt;Lu, Wei&lt;/author&gt;&lt;author&gt;Yu, Yongjoon&lt;/author&gt;&lt;author&gt;Sheng, Xing&lt;/author&gt;&lt;author&gt;Banks, Anthony&lt;/author&gt;&lt;author&gt;Yu, Xinge&lt;/author&gt;&lt;author&gt;Donaldson, Zoe R.&lt;/author&gt;&lt;author&gt;Gereau, Robert W.&lt;/author&gt;&lt;author&gt;Good, Cameron H.&lt;/author&gt;&lt;author&gt;Xie, Zhaoqian&lt;/author&gt;&lt;author&gt;Huang, Yonggang&lt;/author&gt;&lt;author&gt;Kozorovitskiy, Yevgenia&lt;/author&gt;&lt;author&gt;Rogers, John A.&lt;/author&gt;&lt;/authors&gt;&lt;/contributors&gt;&lt;titles&gt;&lt;title&gt;Wireless multilateral devices for optogenetic studies of individual and social behaviors&lt;/title&gt;&lt;secondary-title&gt;Nature Neuroscience&lt;/secondary-title&gt;&lt;/titles&gt;&lt;periodical&gt;&lt;full-title&gt;Nature Neuroscience&lt;/full-title&gt;&lt;/periodical&gt;&lt;pages&gt;1035-1045&lt;/pages&gt;&lt;volume&gt;24&lt;/volume&gt;&lt;number&gt;7&lt;/number&gt;&lt;dates&gt;&lt;year&gt;2021&lt;/year&gt;&lt;pub-dates&gt;&lt;date&gt;2021/07/01&lt;/date&gt;&lt;/pub-dates&gt;&lt;/dates&gt;&lt;isbn&gt;1546-1726&lt;/isbn&gt;&lt;urls&gt;&lt;related-urls&gt;&lt;url&gt;https://doi.org/10.1038/s41593-021-00849-x&lt;/url&gt;&lt;/related-urls&gt;&lt;/urls&gt;&lt;electronic-resource-num&gt;10.1038/s41593-021-00849-x&lt;/electronic-resource-num&gt;&lt;/record&gt;&lt;/Cite&gt;&lt;/EndNote&gt;</w:instrText>
      </w:r>
      <w:r w:rsidR="00373F73" w:rsidRPr="00A019AE">
        <w:fldChar w:fldCharType="separate"/>
      </w:r>
      <w:r w:rsidR="00AC6962" w:rsidRPr="00A019AE">
        <w:rPr>
          <w:noProof/>
          <w:vertAlign w:val="superscript"/>
        </w:rPr>
        <w:t>35</w:t>
      </w:r>
      <w:r w:rsidR="00373F73" w:rsidRPr="00A019AE">
        <w:fldChar w:fldCharType="end"/>
      </w:r>
      <w:r w:rsidR="00FB22B2" w:rsidRPr="00A019AE">
        <w:t>.</w:t>
      </w:r>
      <w:r w:rsidR="00A13700" w:rsidRPr="00A019AE">
        <w:t xml:space="preserve"> This allows for u</w:t>
      </w:r>
      <w:r w:rsidR="003B42EC" w:rsidRPr="00A019AE">
        <w:t>nrestrained motion</w:t>
      </w:r>
      <w:r w:rsidR="00A13700" w:rsidRPr="00A019AE">
        <w:t xml:space="preserve"> even in water mazes</w:t>
      </w:r>
      <w:r w:rsidR="003B42EC" w:rsidRPr="00A019AE">
        <w:t xml:space="preserve">, </w:t>
      </w:r>
      <w:r w:rsidR="00B112B2" w:rsidRPr="00A019AE">
        <w:t xml:space="preserve">to have </w:t>
      </w:r>
      <w:r w:rsidR="00D624CA" w:rsidRPr="00A019AE">
        <w:t>m</w:t>
      </w:r>
      <w:r w:rsidR="003B4004" w:rsidRPr="00A019AE">
        <w:t>ultiple animals housed together</w:t>
      </w:r>
      <w:r w:rsidR="00A13700" w:rsidRPr="00A019AE">
        <w:t xml:space="preserve"> </w:t>
      </w:r>
      <w:r w:rsidR="00F91309" w:rsidRPr="00A019AE">
        <w:t>(</w:t>
      </w:r>
      <w:r w:rsidR="00A13700" w:rsidRPr="00A019AE">
        <w:t>to avoid the impact of social isolation</w:t>
      </w:r>
      <w:r w:rsidR="00F91309" w:rsidRPr="00A019AE">
        <w:t>),</w:t>
      </w:r>
      <w:r w:rsidR="00A13700" w:rsidRPr="00A019AE">
        <w:t xml:space="preserve"> and to study animals in more naturalistic setting</w:t>
      </w:r>
      <w:r w:rsidR="009C69B6" w:rsidRPr="00A019AE">
        <w:t>s</w:t>
      </w:r>
      <w:r w:rsidR="007666EF" w:rsidRPr="00A019AE">
        <w:fldChar w:fldCharType="begin">
          <w:fldData xml:space="preserve">PEVuZE5vdGU+PENpdGU+PEF1dGhvcj5LYW1wYXNpPC9BdXRob3I+PFJlY051bT43NzwvUmVjTnVt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</w:fldData>
        </w:fldChar>
      </w:r>
      <w:r w:rsidR="00AC6962" w:rsidRPr="00A019AE">
        <w:instrText xml:space="preserve"> ADDIN EN.CITE </w:instrText>
      </w:r>
      <w:r w:rsidR="00AC6962" w:rsidRPr="00A019AE">
        <w:fldChar w:fldCharType="begin">
          <w:fldData xml:space="preserve">PEVuZE5vdGU+PENpdGU+PEF1dGhvcj5LYW1wYXNpPC9BdXRob3I+PFJlY051bT43NzwvUmVjTnVt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</w:fldData>
        </w:fldChar>
      </w:r>
      <w:r w:rsidR="00AC6962" w:rsidRPr="00A019AE">
        <w:instrText xml:space="preserve"> ADDIN EN.CITE.DATA </w:instrText>
      </w:r>
      <w:r w:rsidR="00AC6962" w:rsidRPr="00A019AE">
        <w:fldChar w:fldCharType="end"/>
      </w:r>
      <w:r w:rsidR="007666EF" w:rsidRPr="00A019AE">
        <w:fldChar w:fldCharType="separate"/>
      </w:r>
      <w:r w:rsidR="00AC6962" w:rsidRPr="00A019AE">
        <w:rPr>
          <w:noProof/>
          <w:vertAlign w:val="superscript"/>
        </w:rPr>
        <w:t>35,36</w:t>
      </w:r>
      <w:r w:rsidR="007666EF" w:rsidRPr="00A019AE">
        <w:fldChar w:fldCharType="end"/>
      </w:r>
      <w:r w:rsidR="00A13700" w:rsidRPr="00A019AE">
        <w:t xml:space="preserve">. </w:t>
      </w:r>
      <w:r w:rsidR="00FB22B2" w:rsidRPr="00A019AE">
        <w:t xml:space="preserve"> </w:t>
      </w:r>
    </w:p>
    <w:p w14:paraId="79846A61" w14:textId="77777777" w:rsidR="009C1C70" w:rsidRPr="00A019AE" w:rsidRDefault="009C1C70" w:rsidP="00A019AE"/>
    <w:p w14:paraId="77A8F234" w14:textId="56EBE4A7" w:rsidR="00255FD4" w:rsidRPr="00A019AE" w:rsidRDefault="00255FD4" w:rsidP="00A019AE">
      <w:r w:rsidRPr="00A019AE">
        <w:t>Ev</w:t>
      </w:r>
      <w:r w:rsidR="00C4494A" w:rsidRPr="00A019AE">
        <w:t>e</w:t>
      </w:r>
      <w:r w:rsidRPr="00A019AE">
        <w:t xml:space="preserve">n with all the advantages that </w:t>
      </w:r>
      <w:proofErr w:type="spellStart"/>
      <w:r w:rsidRPr="00A019AE">
        <w:t>fiberless</w:t>
      </w:r>
      <w:proofErr w:type="spellEnd"/>
      <w:r w:rsidRPr="00A019AE">
        <w:t xml:space="preserve"> optogenetics offers, it still </w:t>
      </w:r>
      <w:r w:rsidR="005F44BD" w:rsidRPr="00A019AE">
        <w:t xml:space="preserve">faces </w:t>
      </w:r>
      <w:r w:rsidR="00CD195F" w:rsidRPr="00A019AE">
        <w:t>biocompatibility and heat generation challenges</w:t>
      </w:r>
      <w:r w:rsidR="005F44BD" w:rsidRPr="00A019AE">
        <w:t xml:space="preserve">. </w:t>
      </w:r>
      <w:r w:rsidR="00CD195F" w:rsidRPr="00A019AE">
        <w:t>The efficiency of photon conversion also limits it</w:t>
      </w:r>
      <w:r w:rsidR="009B33F5" w:rsidRPr="00A019AE">
        <w:t>.</w:t>
      </w:r>
      <w:r w:rsidR="009A75A8" w:rsidRPr="00A019AE">
        <w:t xml:space="preserve"> </w:t>
      </w:r>
      <w:r w:rsidR="00AC3207" w:rsidRPr="00A019AE">
        <w:t>Finally, f</w:t>
      </w:r>
      <w:r w:rsidR="009A75A8" w:rsidRPr="00A019AE">
        <w:t>urther improvement is required for high emission efficiency</w:t>
      </w:r>
      <w:r w:rsidR="00A62714" w:rsidRPr="00A019AE">
        <w:fldChar w:fldCharType="begin">
          <w:fldData xml:space="preserve">PEVuZE5vdGU+PENpdGU+PEF1dGhvcj5LYW1wYXNpPC9BdXRob3I+PFJlY051bT43NzwvUmVjTnVt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</w:fldData>
        </w:fldChar>
      </w:r>
      <w:r w:rsidR="00AC6962" w:rsidRPr="00A019AE">
        <w:instrText xml:space="preserve"> ADDIN EN.CITE </w:instrText>
      </w:r>
      <w:r w:rsidR="00AC6962" w:rsidRPr="00A019AE">
        <w:fldChar w:fldCharType="begin">
          <w:fldData xml:space="preserve">PEVuZE5vdGU+PENpdGU+PEF1dGhvcj5LYW1wYXNpPC9BdXRob3I+PFJlY051bT43NzwvUmVjTnVt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</w:fldData>
        </w:fldChar>
      </w:r>
      <w:r w:rsidR="00AC6962" w:rsidRPr="00A019AE">
        <w:instrText xml:space="preserve"> ADDIN EN.CITE.DATA </w:instrText>
      </w:r>
      <w:r w:rsidR="00AC6962" w:rsidRPr="00A019AE">
        <w:fldChar w:fldCharType="end"/>
      </w:r>
      <w:r w:rsidR="00A62714" w:rsidRPr="00A019AE">
        <w:fldChar w:fldCharType="separate"/>
      </w:r>
      <w:r w:rsidR="00AC6962" w:rsidRPr="00A019AE">
        <w:rPr>
          <w:noProof/>
          <w:vertAlign w:val="superscript"/>
        </w:rPr>
        <w:t>34,36</w:t>
      </w:r>
      <w:r w:rsidR="00A62714" w:rsidRPr="00A019AE">
        <w:fldChar w:fldCharType="end"/>
      </w:r>
      <w:r w:rsidR="009A75A8" w:rsidRPr="00A019AE">
        <w:t xml:space="preserve">. </w:t>
      </w:r>
    </w:p>
    <w:p w14:paraId="423BA5A2" w14:textId="77777777" w:rsidR="00CD195F" w:rsidRPr="00A019AE" w:rsidRDefault="00CD195F" w:rsidP="00A019AE"/>
    <w:p w14:paraId="276488D7" w14:textId="6FC72D7F" w:rsidR="00F91309" w:rsidRPr="00A019AE" w:rsidRDefault="001D3CB9" w:rsidP="00A019AE">
      <w:r w:rsidRPr="00A019AE">
        <w:t>The c</w:t>
      </w:r>
      <w:r w:rsidR="00F91309" w:rsidRPr="00A019AE">
        <w:t xml:space="preserve">ombination of this paradigm with high-speed videography allows for kinematic analysis under different experimental conditions. This offers sensitive </w:t>
      </w:r>
      <w:r w:rsidR="007A609F" w:rsidRPr="00A019AE">
        <w:t>detection</w:t>
      </w:r>
      <w:r w:rsidR="00F91309" w:rsidRPr="00A019AE">
        <w:t xml:space="preserve"> </w:t>
      </w:r>
      <w:r w:rsidR="007A609F" w:rsidRPr="00A019AE">
        <w:t>of even subtle effects over distinct components of behavior and motor control. As more analytic tools develop</w:t>
      </w:r>
      <w:r w:rsidR="00057153" w:rsidRPr="00A019AE">
        <w:t>,</w:t>
      </w:r>
      <w:r w:rsidR="007A609F" w:rsidRPr="00A019AE">
        <w:t xml:space="preserve"> it is </w:t>
      </w:r>
      <w:r w:rsidR="007A609F" w:rsidRPr="00A019AE">
        <w:lastRenderedPageBreak/>
        <w:t xml:space="preserve">possible </w:t>
      </w:r>
      <w:r w:rsidR="00057153" w:rsidRPr="00A019AE">
        <w:t>to have online kinematic analysis and</w:t>
      </w:r>
      <w:r w:rsidR="007A609F" w:rsidRPr="00A019AE">
        <w:t xml:space="preserve"> an in</w:t>
      </w:r>
      <w:r w:rsidR="00057153" w:rsidRPr="00A019AE">
        <w:t>-</w:t>
      </w:r>
      <w:r w:rsidR="007A609F" w:rsidRPr="00A019AE">
        <w:t xml:space="preserve">depth characterization of motor behavior in different contexts. </w:t>
      </w:r>
      <w:r w:rsidR="005C183B" w:rsidRPr="00A019AE">
        <w:t>A thorough quantification of mouse reaching movement kinematics has been recently published by Becker et al.</w:t>
      </w:r>
      <w:r w:rsidR="00B112B2" w:rsidRPr="00A019AE">
        <w:fldChar w:fldCharType="begin"/>
      </w:r>
      <w:r w:rsidR="00332706" w:rsidRPr="00A019AE">
        <w:instrText xml:space="preserve"> ADDIN EN.CITE &lt;EndNote&gt;&lt;Cite&gt;&lt;Author&gt;Becker&lt;/Author&gt;&lt;Year&gt;2020&lt;/Year&gt;&lt;RecNum&gt;83&lt;/RecNum&gt;&lt;DisplayText&gt;&lt;style face="superscript"&gt;25&lt;/style&gt;&lt;/DisplayText&gt;&lt;record&gt;&lt;rec-number&gt;83&lt;/rec-number&gt;&lt;foreign-keys&gt;&lt;key app="EN" db-id="50sa99fz4fswdresvs7pa5p8vwws90a92taw" timestamp="1629394561"&gt;83&lt;/key&gt;&lt;/foreign-keys&gt;&lt;ref-type name="Journal Article"&gt;17&lt;/ref-type&gt;&lt;contributors&gt;&lt;authors&gt;&lt;author&gt;Matthew I. Becker&lt;/author&gt;&lt;author&gt;Dylan J. Calame&lt;/author&gt;&lt;author&gt;Julia Wrobel&lt;/author&gt;&lt;author&gt;Abigail L. Person&lt;/author&gt;&lt;/authors&gt;&lt;/contributors&gt;&lt;titles&gt;&lt;title&gt;Online control of reach accuracy in mice&lt;/title&gt;&lt;secondary-title&gt;Journal of Neurophysiology&lt;/secondary-title&gt;&lt;/titles&gt;&lt;periodical&gt;&lt;full-title&gt;Journal of Neurophysiology&lt;/full-title&gt;&lt;/periodical&gt;&lt;pages&gt;1637-1655&lt;/pages&gt;&lt;volume&gt;124&lt;/volume&gt;&lt;number&gt;6&lt;/number&gt;&lt;keywords&gt;&lt;keyword&gt;deceleration,kinematics,motor control,mouse,reach&lt;/keyword&gt;&lt;/keywords&gt;&lt;dates&gt;&lt;year&gt;2020&lt;/year&gt;&lt;/dates&gt;&lt;accession-num&gt;32997569&lt;/accession-num&gt;&lt;urls&gt;&lt;related-urls&gt;&lt;url&gt;https://journals.physiology.org/doi/abs/10.1152/jn.00324.2020&lt;/url&gt;&lt;/related-urls&gt;&lt;/urls&gt;&lt;electronic-resource-num&gt;10.1152/jn.00324.2020&lt;/electronic-resource-num&gt;&lt;/record&gt;&lt;/Cite&gt;&lt;/EndNote&gt;</w:instrText>
      </w:r>
      <w:r w:rsidR="00B112B2" w:rsidRPr="00A019AE">
        <w:fldChar w:fldCharType="separate"/>
      </w:r>
      <w:r w:rsidR="00332706" w:rsidRPr="00A019AE">
        <w:rPr>
          <w:noProof/>
          <w:vertAlign w:val="superscript"/>
        </w:rPr>
        <w:t>25</w:t>
      </w:r>
      <w:r w:rsidR="00B112B2" w:rsidRPr="00A019AE">
        <w:fldChar w:fldCharType="end"/>
      </w:r>
      <w:r w:rsidR="00B112B2" w:rsidRPr="00A019AE">
        <w:t>.</w:t>
      </w:r>
    </w:p>
    <w:p w14:paraId="472947F0" w14:textId="77777777" w:rsidR="009A3899" w:rsidRPr="00A019AE" w:rsidRDefault="009A3899" w:rsidP="00A019AE"/>
    <w:p w14:paraId="5AD1EE83" w14:textId="1939C10A" w:rsidR="005F44BD" w:rsidRPr="00A019AE" w:rsidRDefault="003B3E2E" w:rsidP="00A019AE">
      <w:r w:rsidRPr="00A019AE">
        <w:t xml:space="preserve">The possibility </w:t>
      </w:r>
      <w:r w:rsidR="0080616F" w:rsidRPr="00A019AE">
        <w:t>of selectively manipulating neuronal populations in freely moving animals with minimally invasive techniques allows one</w:t>
      </w:r>
      <w:r w:rsidRPr="00A019AE">
        <w:t xml:space="preserve"> to dissect the </w:t>
      </w:r>
      <w:r w:rsidR="00395F8F" w:rsidRPr="00A019AE">
        <w:t>contribution</w:t>
      </w:r>
      <w:r w:rsidRPr="00A019AE">
        <w:t xml:space="preserve"> of specific neuronal types in precise behavioral tasks</w:t>
      </w:r>
      <w:r w:rsidR="00A62714" w:rsidRPr="00A019AE">
        <w:fldChar w:fldCharType="begin"/>
      </w:r>
      <w:r w:rsidR="00332706" w:rsidRPr="00A019AE">
        <w:instrText xml:space="preserve"> ADDIN EN.CITE &lt;EndNote&gt;&lt;Cite&gt;&lt;Author&gt;Lopez-Huerta&lt;/Author&gt;&lt;Year&gt;2021&lt;/Year&gt;&lt;RecNum&gt;75&lt;/RecNum&gt;&lt;DisplayText&gt;&lt;style face="superscript"&gt;23&lt;/style&gt;&lt;/DisplayText&gt;&lt;record&gt;&lt;rec-number&gt;75&lt;/rec-number&gt;&lt;foreign-keys&gt;&lt;key app="EN" db-id="50sa99fz4fswdresvs7pa5p8vwws90a92taw" timestamp="1625709226"&gt;75&lt;/key&gt;&lt;/foreign-keys&gt;&lt;ref-type name="Journal Article"&gt;17&lt;/ref-type&gt;&lt;contributors&gt;&lt;authors&gt;&lt;author&gt;Lopez-Huerta, Violeta G.&lt;/author&gt;&lt;author&gt;Denton, Jai A.&lt;/author&gt;&lt;author&gt;Nakano, Yoko&lt;/author&gt;&lt;author&gt;Jaidar, Omar&lt;/author&gt;&lt;author&gt;Garcia-Munoz, Marianela&lt;/author&gt;&lt;author&gt;Arbuthnott, Gordon W.&lt;/author&gt;&lt;/authors&gt;&lt;/contributors&gt;&lt;titles&gt;&lt;title&gt;Striatal bilateral control of skilled forelimb movement&lt;/title&gt;&lt;secondary-title&gt;Cell Reports&lt;/secondary-title&gt;&lt;/titles&gt;&lt;periodical&gt;&lt;full-title&gt;Cell Reports&lt;/full-title&gt;&lt;/periodical&gt;&lt;pages&gt;108651&lt;/pages&gt;&lt;volume&gt;34&lt;/volume&gt;&lt;number&gt;3&lt;/number&gt;&lt;keywords&gt;&lt;keyword&gt;striatum&lt;/keyword&gt;&lt;keyword&gt;reach to grasp&lt;/keyword&gt;&lt;keyword&gt;optogenetics&lt;/keyword&gt;&lt;keyword&gt;plasticity&lt;/keyword&gt;&lt;keyword&gt;motor learning&lt;/keyword&gt;&lt;keyword&gt;basal ganglia&lt;/keyword&gt;&lt;keyword&gt;indirect pathway&lt;/keyword&gt;&lt;keyword&gt;direct pathway&lt;/keyword&gt;&lt;keyword&gt;reciprocal collateral inhibition&lt;/keyword&gt;&lt;keyword&gt;forelimb kinematics&lt;/keyword&gt;&lt;/keywords&gt;&lt;dates&gt;&lt;year&gt;2021&lt;/year&gt;&lt;pub-dates&gt;&lt;date&gt;2021/01/19/&lt;/date&gt;&lt;/pub-dates&gt;&lt;/dates&gt;&lt;isbn&gt;2211-1247&lt;/isbn&gt;&lt;urls&gt;&lt;related-urls&gt;&lt;url&gt;https://www.sciencedirect.com/science/article/pii/S2211124720316405&lt;/url&gt;&lt;/related-urls&gt;&lt;/urls&gt;&lt;electronic-resource-num&gt;https://doi.org/10.1016/j.celrep.2020.108651&lt;/electronic-resource-num&gt;&lt;/record&gt;&lt;/Cite&gt;&lt;/EndNote&gt;</w:instrText>
      </w:r>
      <w:r w:rsidR="00A62714" w:rsidRPr="00A019AE">
        <w:fldChar w:fldCharType="separate"/>
      </w:r>
      <w:r w:rsidR="00332706" w:rsidRPr="00A019AE">
        <w:rPr>
          <w:noProof/>
          <w:vertAlign w:val="superscript"/>
        </w:rPr>
        <w:t>23</w:t>
      </w:r>
      <w:r w:rsidR="00A62714" w:rsidRPr="00A019AE">
        <w:fldChar w:fldCharType="end"/>
      </w:r>
      <w:r w:rsidRPr="00A019AE">
        <w:t xml:space="preserve">. </w:t>
      </w:r>
      <w:r w:rsidR="008450CD" w:rsidRPr="00A019AE">
        <w:t>The reach-to-grasp task is a translata</w:t>
      </w:r>
      <w:r w:rsidR="009C69B6" w:rsidRPr="00A019AE">
        <w:t>ble paradigm for motor behavior</w:t>
      </w:r>
      <w:r w:rsidR="00A62714" w:rsidRPr="00A019AE">
        <w:fldChar w:fldCharType="begin">
          <w:fldData xml:space="preserve">PEVuZE5vdGU+PENpdGU+PEF1dGhvcj5GYXR0b3JpPC9BdXRob3I+PFllYXI+MjAwOTwvWWVhcj48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L3BlcmlvZGljYWw+PHBhZ2VzPjE5MjgtMzY8L3BhZ2VzPjx2b2x1bWU+Mjk8L3ZvbHVt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</w:fldData>
        </w:fldChar>
      </w:r>
      <w:r w:rsidR="00332706" w:rsidRPr="00A019AE">
        <w:instrText xml:space="preserve"> ADDIN EN.CITE </w:instrText>
      </w:r>
      <w:r w:rsidR="00332706" w:rsidRPr="00A019AE">
        <w:fldChar w:fldCharType="begin">
          <w:fldData xml:space="preserve">PEVuZE5vdGU+PENpdGU+PEF1dGhvcj5GYXR0b3JpPC9BdXRob3I+PFllYXI+MjAwOTwvWWVhcj48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L3BlcmlvZGljYWw+PHBhZ2VzPjE5MjgtMzY8L3BhZ2VzPjx2b2x1bWU+Mjk8L3ZvbHVt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</w:fldData>
        </w:fldChar>
      </w:r>
      <w:r w:rsidR="00332706" w:rsidRPr="00A019AE">
        <w:instrText xml:space="preserve"> ADDIN EN.CITE.DATA </w:instrText>
      </w:r>
      <w:r w:rsidR="00332706" w:rsidRPr="00A019AE">
        <w:fldChar w:fldCharType="end"/>
      </w:r>
      <w:r w:rsidR="00A62714" w:rsidRPr="00A019AE">
        <w:fldChar w:fldCharType="separate"/>
      </w:r>
      <w:r w:rsidR="00332706" w:rsidRPr="00A019AE">
        <w:rPr>
          <w:noProof/>
          <w:vertAlign w:val="superscript"/>
        </w:rPr>
        <w:t>13,19</w:t>
      </w:r>
      <w:r w:rsidR="00A62714" w:rsidRPr="00A019AE">
        <w:fldChar w:fldCharType="end"/>
      </w:r>
      <w:r w:rsidR="009C69B6" w:rsidRPr="00A019AE">
        <w:t>.</w:t>
      </w:r>
      <w:r w:rsidR="008450CD" w:rsidRPr="00A019AE">
        <w:t xml:space="preserve"> </w:t>
      </w:r>
      <w:r w:rsidR="009C69B6" w:rsidRPr="00A019AE">
        <w:t>I</w:t>
      </w:r>
      <w:r w:rsidR="008450CD" w:rsidRPr="00A019AE">
        <w:t>t is known that conserved brain structures participate in the different phases of acquisition, learning</w:t>
      </w:r>
      <w:r w:rsidR="00481DEA" w:rsidRPr="00A019AE">
        <w:t>,</w:t>
      </w:r>
      <w:r w:rsidR="008450CD" w:rsidRPr="00A019AE">
        <w:t xml:space="preserve"> and performance of the task</w:t>
      </w:r>
      <w:r w:rsidR="00A62714" w:rsidRPr="00A019AE">
        <w:fldChar w:fldCharType="begin">
          <w:fldData xml:space="preserve">PEVuZE5vdGU+PENpdGU+PEF1dGhvcj5BemltPC9BdXRob3I+PFllYXI+MjAxNDwvWWVhcj48UmVj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</w:fldData>
        </w:fldChar>
      </w:r>
      <w:r w:rsidR="00332706" w:rsidRPr="00A019AE">
        <w:instrText xml:space="preserve"> ADDIN EN.CITE </w:instrText>
      </w:r>
      <w:r w:rsidR="00332706" w:rsidRPr="00A019AE">
        <w:fldChar w:fldCharType="begin">
          <w:fldData xml:space="preserve">PEVuZE5vdGU+PENpdGU+PEF1dGhvcj5BemltPC9BdXRob3I+PFllYXI+MjAxNDwvWWVhcj48UmVj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</w:fldData>
        </w:fldChar>
      </w:r>
      <w:r w:rsidR="00332706" w:rsidRPr="00A019AE">
        <w:instrText xml:space="preserve"> ADDIN EN.CITE.DATA </w:instrText>
      </w:r>
      <w:r w:rsidR="00332706" w:rsidRPr="00A019AE">
        <w:fldChar w:fldCharType="end"/>
      </w:r>
      <w:r w:rsidR="00A62714" w:rsidRPr="00A019AE">
        <w:fldChar w:fldCharType="separate"/>
      </w:r>
      <w:r w:rsidR="00332706" w:rsidRPr="00A019AE">
        <w:rPr>
          <w:noProof/>
          <w:vertAlign w:val="superscript"/>
        </w:rPr>
        <w:t>7,12,23</w:t>
      </w:r>
      <w:r w:rsidR="00A62714" w:rsidRPr="00A019AE">
        <w:fldChar w:fldCharType="end"/>
      </w:r>
      <w:r w:rsidR="008450CD" w:rsidRPr="00A019AE">
        <w:t xml:space="preserve">. Revealing the neural circuits that underlie this behavior will increase </w:t>
      </w:r>
      <w:r w:rsidR="00481DEA" w:rsidRPr="00A019AE">
        <w:t>the</w:t>
      </w:r>
      <w:r w:rsidR="008450CD" w:rsidRPr="00A019AE">
        <w:t xml:space="preserve"> understanding o</w:t>
      </w:r>
      <w:r w:rsidR="00481DEA" w:rsidRPr="00A019AE">
        <w:t>f</w:t>
      </w:r>
      <w:r w:rsidR="008450CD" w:rsidRPr="00A019AE">
        <w:t xml:space="preserve"> motor control. Several studies highlight the importance of bi-hemispheric control over unimanual tasks, especially when high dexterity is needed</w:t>
      </w:r>
      <w:r w:rsidR="00A62714" w:rsidRPr="00A019AE">
        <w:fldChar w:fldCharType="begin">
          <w:fldData xml:space="preserve">PEVuZE5vdGU+PENpdGU+PEF1dGhvcj52YW4gZGVuIEJlcmc8L0F1dGhvcj48WWVhcj4yMDExPC9Z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</w:fldData>
        </w:fldChar>
      </w:r>
      <w:r w:rsidR="00332706" w:rsidRPr="00A019AE">
        <w:instrText xml:space="preserve"> ADDIN EN.CITE </w:instrText>
      </w:r>
      <w:r w:rsidR="00332706" w:rsidRPr="00A019AE">
        <w:fldChar w:fldCharType="begin">
          <w:fldData xml:space="preserve">PEVuZE5vdGU+PENpdGU+PEF1dGhvcj52YW4gZGVuIEJlcmc8L0F1dGhvcj48WWVhcj4yMDExPC9Z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</w:fldData>
        </w:fldChar>
      </w:r>
      <w:r w:rsidR="00332706" w:rsidRPr="00A019AE">
        <w:instrText xml:space="preserve"> ADDIN EN.CITE.DATA </w:instrText>
      </w:r>
      <w:r w:rsidR="00332706" w:rsidRPr="00A019AE">
        <w:fldChar w:fldCharType="end"/>
      </w:r>
      <w:r w:rsidR="00A62714" w:rsidRPr="00A019AE">
        <w:fldChar w:fldCharType="separate"/>
      </w:r>
      <w:r w:rsidR="00332706" w:rsidRPr="00A019AE">
        <w:rPr>
          <w:noProof/>
          <w:vertAlign w:val="superscript"/>
        </w:rPr>
        <w:t>20-22</w:t>
      </w:r>
      <w:r w:rsidR="00A62714" w:rsidRPr="00A019AE">
        <w:fldChar w:fldCharType="end"/>
      </w:r>
      <w:r w:rsidR="008450CD" w:rsidRPr="00A019AE">
        <w:t xml:space="preserve">. </w:t>
      </w:r>
      <w:r w:rsidR="00F14597" w:rsidRPr="00A019AE">
        <w:t>The k</w:t>
      </w:r>
      <w:r w:rsidR="008450CD" w:rsidRPr="00A019AE">
        <w:t xml:space="preserve">inematic analysis </w:t>
      </w:r>
      <w:r w:rsidR="009C69B6" w:rsidRPr="00A019AE">
        <w:t xml:space="preserve">combined with optogenetic manipulations </w:t>
      </w:r>
      <w:r w:rsidR="008450CD" w:rsidRPr="00A019AE">
        <w:t xml:space="preserve">allows for </w:t>
      </w:r>
      <w:r w:rsidR="00F14597" w:rsidRPr="00A019AE">
        <w:t xml:space="preserve">the </w:t>
      </w:r>
      <w:r w:rsidR="00D827E3" w:rsidRPr="00A019AE">
        <w:t>investigation</w:t>
      </w:r>
      <w:r w:rsidR="008450CD" w:rsidRPr="00A019AE">
        <w:t xml:space="preserve"> of </w:t>
      </w:r>
      <w:r w:rsidR="00D827E3" w:rsidRPr="00A019AE">
        <w:t>the</w:t>
      </w:r>
      <w:r w:rsidR="008450CD" w:rsidRPr="00A019AE">
        <w:t xml:space="preserve"> different </w:t>
      </w:r>
      <w:r w:rsidR="00F766F2" w:rsidRPr="00A019AE">
        <w:t>mechanisms</w:t>
      </w:r>
      <w:r w:rsidR="008450CD" w:rsidRPr="00A019AE">
        <w:t xml:space="preserve"> </w:t>
      </w:r>
      <w:r w:rsidR="00D827E3" w:rsidRPr="00A019AE">
        <w:t>of this complex behavior</w:t>
      </w:r>
      <w:r w:rsidR="00F14597" w:rsidRPr="00A019AE">
        <w:t>. It</w:t>
      </w:r>
      <w:r w:rsidR="008450CD" w:rsidRPr="00A019AE">
        <w:t xml:space="preserve"> could help to analyze the contribution </w:t>
      </w:r>
      <w:r w:rsidR="00D827E3" w:rsidRPr="00A019AE">
        <w:t>of</w:t>
      </w:r>
      <w:r w:rsidR="008450CD" w:rsidRPr="00A019AE">
        <w:t xml:space="preserve"> sensory-motor feedback</w:t>
      </w:r>
      <w:r w:rsidR="00D827E3" w:rsidRPr="00A019AE">
        <w:t xml:space="preserve"> in normal conditions and disease models</w:t>
      </w:r>
      <w:r w:rsidR="008450CD" w:rsidRPr="00A019AE">
        <w:t xml:space="preserve">. </w:t>
      </w:r>
    </w:p>
    <w:p w14:paraId="56958836" w14:textId="1632629D" w:rsidR="00EC1BE5" w:rsidRPr="00A019AE" w:rsidRDefault="00EC1BE5" w:rsidP="00A019AE"/>
    <w:p w14:paraId="59F37CC4" w14:textId="72CE817F" w:rsidR="006E4797" w:rsidRPr="00A019AE" w:rsidRDefault="00551D82" w:rsidP="00A019AE">
      <w:pPr>
        <w:pBdr>
          <w:top w:val="nil"/>
          <w:left w:val="nil"/>
          <w:bottom w:val="nil"/>
          <w:right w:val="nil"/>
          <w:between w:val="nil"/>
        </w:pBdr>
      </w:pPr>
      <w:r w:rsidRPr="00A019AE">
        <w:rPr>
          <w:b/>
        </w:rPr>
        <w:t xml:space="preserve">ACKNOWLEDGMENTS: </w:t>
      </w:r>
    </w:p>
    <w:p w14:paraId="6D064C88" w14:textId="6F1A60B2" w:rsidR="006E4797" w:rsidRPr="00A019AE" w:rsidRDefault="00D51002" w:rsidP="00A019AE">
      <w:r w:rsidRPr="00A019AE">
        <w:t xml:space="preserve">This work was supported by </w:t>
      </w:r>
      <w:r w:rsidR="00255369" w:rsidRPr="00A019AE">
        <w:t xml:space="preserve">the </w:t>
      </w:r>
      <w:r w:rsidRPr="00A019AE">
        <w:t xml:space="preserve">UNAM-PAPIIT project </w:t>
      </w:r>
      <w:r w:rsidRPr="00A019AE">
        <w:rPr>
          <w:b/>
        </w:rPr>
        <w:t>IA203520</w:t>
      </w:r>
      <w:r w:rsidRPr="00A019AE">
        <w:t xml:space="preserve">. We thank the IFC </w:t>
      </w:r>
      <w:r w:rsidR="006633B1" w:rsidRPr="00A019AE">
        <w:t>animal facility</w:t>
      </w:r>
      <w:r w:rsidRPr="00A019AE">
        <w:t xml:space="preserve"> for </w:t>
      </w:r>
      <w:r w:rsidR="0052022F" w:rsidRPr="00A019AE">
        <w:t>their help</w:t>
      </w:r>
      <w:r w:rsidRPr="00A019AE">
        <w:t xml:space="preserve"> </w:t>
      </w:r>
      <w:r w:rsidR="006633B1" w:rsidRPr="00A019AE">
        <w:t xml:space="preserve">with mouse colonies </w:t>
      </w:r>
      <w:r w:rsidR="00C4494A" w:rsidRPr="00A019AE">
        <w:t xml:space="preserve">maintenance </w:t>
      </w:r>
      <w:r w:rsidR="006633B1" w:rsidRPr="00A019AE">
        <w:t>and the computational unit for IT support</w:t>
      </w:r>
      <w:r w:rsidR="00255369" w:rsidRPr="00A019AE">
        <w:t>,</w:t>
      </w:r>
      <w:r w:rsidR="00F91309" w:rsidRPr="00A019AE">
        <w:t xml:space="preserve"> especially to Francisco Perez-Eugenio</w:t>
      </w:r>
      <w:r w:rsidR="006633B1" w:rsidRPr="00A019AE">
        <w:t xml:space="preserve">. </w:t>
      </w:r>
      <w:r w:rsidRPr="00A019AE">
        <w:t xml:space="preserve">  </w:t>
      </w:r>
    </w:p>
    <w:p w14:paraId="25B2FBBD" w14:textId="77777777" w:rsidR="006E4797" w:rsidRPr="00A019AE" w:rsidRDefault="006E4797" w:rsidP="00A019AE">
      <w:pPr>
        <w:rPr>
          <w:b/>
        </w:rPr>
      </w:pPr>
    </w:p>
    <w:p w14:paraId="5E703EBA" w14:textId="774AD168" w:rsidR="006E4797" w:rsidRPr="00A019AE" w:rsidRDefault="00551D82" w:rsidP="00A019AE">
      <w:pPr>
        <w:pBdr>
          <w:top w:val="nil"/>
          <w:left w:val="nil"/>
          <w:bottom w:val="nil"/>
          <w:right w:val="nil"/>
          <w:between w:val="nil"/>
        </w:pBdr>
        <w:rPr>
          <w:color w:val="808080"/>
        </w:rPr>
      </w:pPr>
      <w:r w:rsidRPr="00A019AE">
        <w:rPr>
          <w:b/>
          <w:color w:val="000000"/>
        </w:rPr>
        <w:t xml:space="preserve">DISCLOSURES: </w:t>
      </w:r>
    </w:p>
    <w:p w14:paraId="132340D6" w14:textId="4FE2D02B" w:rsidR="006E4797" w:rsidRPr="00A019AE" w:rsidRDefault="00BA62E1" w:rsidP="00A019AE">
      <w:r w:rsidRPr="00A019AE">
        <w:t xml:space="preserve">The authors declare no disclosures. </w:t>
      </w:r>
    </w:p>
    <w:p w14:paraId="4A7B0E5C" w14:textId="77777777" w:rsidR="006E4797" w:rsidRPr="00A019AE" w:rsidRDefault="006E4797" w:rsidP="00A019AE">
      <w:pPr>
        <w:rPr>
          <w:color w:val="000000"/>
        </w:rPr>
      </w:pPr>
    </w:p>
    <w:p w14:paraId="30CCC491" w14:textId="2CE1E1CC" w:rsidR="005A26AB" w:rsidRPr="00A019AE" w:rsidRDefault="00551D82" w:rsidP="00A019AE">
      <w:pPr>
        <w:rPr>
          <w:b/>
          <w:color w:val="000000"/>
        </w:rPr>
      </w:pPr>
      <w:r w:rsidRPr="00A019AE">
        <w:rPr>
          <w:b/>
        </w:rPr>
        <w:t>REFERENCES:</w:t>
      </w:r>
      <w:r w:rsidRPr="00A019AE">
        <w:t xml:space="preserve"> </w:t>
      </w:r>
    </w:p>
    <w:p w14:paraId="1743516F" w14:textId="074B3060" w:rsidR="00AC6962" w:rsidRPr="00A019AE" w:rsidRDefault="005A26AB" w:rsidP="00A019AE">
      <w:pPr>
        <w:pStyle w:val="EndNoteBibliography"/>
      </w:pPr>
      <w:r w:rsidRPr="00A019AE">
        <w:rPr>
          <w:color w:val="7F7F7F"/>
        </w:rPr>
        <w:fldChar w:fldCharType="begin"/>
      </w:r>
      <w:r w:rsidRPr="00A019AE">
        <w:rPr>
          <w:color w:val="7F7F7F"/>
        </w:rPr>
        <w:instrText xml:space="preserve"> ADDIN EN.REFLIST </w:instrText>
      </w:r>
      <w:r w:rsidRPr="00A019AE">
        <w:rPr>
          <w:color w:val="7F7F7F"/>
        </w:rPr>
        <w:fldChar w:fldCharType="separate"/>
      </w:r>
      <w:r w:rsidR="00AC6962" w:rsidRPr="00A019AE">
        <w:t>1</w:t>
      </w:r>
      <w:r w:rsidR="006C59BD" w:rsidRPr="00A019AE">
        <w:t>.</w:t>
      </w:r>
      <w:r w:rsidR="00AC6962" w:rsidRPr="00A019AE">
        <w:tab/>
        <w:t xml:space="preserve">Balbinot, G. et al. Post-stroke kinematic analysis in rats reveals similar reaching abnormalities as humans. </w:t>
      </w:r>
      <w:r w:rsidR="00AC6962" w:rsidRPr="00A019AE">
        <w:rPr>
          <w:i/>
          <w:iCs/>
        </w:rPr>
        <w:t>Sci</w:t>
      </w:r>
      <w:r w:rsidR="00A1362C" w:rsidRPr="00A019AE">
        <w:rPr>
          <w:i/>
          <w:iCs/>
        </w:rPr>
        <w:t>entific</w:t>
      </w:r>
      <w:r w:rsidR="00AC6962" w:rsidRPr="00A019AE">
        <w:rPr>
          <w:i/>
          <w:iCs/>
        </w:rPr>
        <w:t xml:space="preserve"> Rep</w:t>
      </w:r>
      <w:r w:rsidR="00A1362C" w:rsidRPr="00A019AE">
        <w:rPr>
          <w:i/>
          <w:iCs/>
        </w:rPr>
        <w:t>ort</w:t>
      </w:r>
      <w:r w:rsidR="00AC6962" w:rsidRPr="00A019AE">
        <w:t xml:space="preserve">. </w:t>
      </w:r>
      <w:r w:rsidR="00AC6962" w:rsidRPr="00A019AE">
        <w:rPr>
          <w:b/>
        </w:rPr>
        <w:t>8</w:t>
      </w:r>
      <w:r w:rsidR="00AC6962" w:rsidRPr="00A019AE">
        <w:t xml:space="preserve"> (1), 8738 (2018).</w:t>
      </w:r>
    </w:p>
    <w:p w14:paraId="0FBBEEEB" w14:textId="62E71FB4" w:rsidR="00AC6962" w:rsidRPr="00A019AE" w:rsidRDefault="00AC6962" w:rsidP="00A019AE">
      <w:pPr>
        <w:pStyle w:val="EndNoteBibliography"/>
      </w:pPr>
      <w:r w:rsidRPr="00A019AE">
        <w:t>2</w:t>
      </w:r>
      <w:r w:rsidR="006C59BD" w:rsidRPr="00A019AE">
        <w:t>.</w:t>
      </w:r>
      <w:r w:rsidRPr="00A019AE">
        <w:tab/>
        <w:t>Klein, A., Sacrey, L. A., Whishaw, I. Q.</w:t>
      </w:r>
      <w:r w:rsidR="002329FF" w:rsidRPr="00A019AE">
        <w:t xml:space="preserve">, </w:t>
      </w:r>
      <w:r w:rsidRPr="00A019AE">
        <w:t xml:space="preserve">Dunnett, S. B. The use of rodent skilled reaching as a translational model for investigating brain damage and disease. </w:t>
      </w:r>
      <w:r w:rsidR="00A1362C" w:rsidRPr="00A019AE">
        <w:rPr>
          <w:i/>
          <w:iCs/>
        </w:rPr>
        <w:t>Neuroscience &amp; Biobehavioral Reviews</w:t>
      </w:r>
      <w:r w:rsidRPr="00A019AE">
        <w:t xml:space="preserve">. </w:t>
      </w:r>
      <w:r w:rsidRPr="00A019AE">
        <w:rPr>
          <w:b/>
        </w:rPr>
        <w:t>36</w:t>
      </w:r>
      <w:r w:rsidRPr="00A019AE">
        <w:t xml:space="preserve"> (3), 1030-1042 (2012).</w:t>
      </w:r>
    </w:p>
    <w:p w14:paraId="40CA5598" w14:textId="6FFB4C1F" w:rsidR="00AC6962" w:rsidRPr="00A019AE" w:rsidRDefault="00AC6962" w:rsidP="00A019AE">
      <w:pPr>
        <w:pStyle w:val="EndNoteBibliography"/>
      </w:pPr>
      <w:r w:rsidRPr="00A019AE">
        <w:t>3</w:t>
      </w:r>
      <w:r w:rsidR="006C59BD" w:rsidRPr="00A019AE">
        <w:t>.</w:t>
      </w:r>
      <w:r w:rsidRPr="00A019AE">
        <w:tab/>
        <w:t>MacLellan, C.</w:t>
      </w:r>
      <w:r w:rsidR="0085544D" w:rsidRPr="00A019AE">
        <w:t xml:space="preserve"> </w:t>
      </w:r>
      <w:r w:rsidRPr="00A019AE">
        <w:t>L., Gyawali, S.</w:t>
      </w:r>
      <w:r w:rsidR="0078289B" w:rsidRPr="00A019AE">
        <w:t xml:space="preserve">, </w:t>
      </w:r>
      <w:r w:rsidRPr="00A019AE">
        <w:t xml:space="preserve">Colbourne, F. Skilled reaching impairments follow intrastriatal hemorrhagic stroke in rats. </w:t>
      </w:r>
      <w:r w:rsidR="0078289B" w:rsidRPr="00A019AE">
        <w:rPr>
          <w:i/>
          <w:iCs/>
        </w:rPr>
        <w:t>Behavioural Brain Research</w:t>
      </w:r>
      <w:r w:rsidRPr="00A019AE">
        <w:t xml:space="preserve">. </w:t>
      </w:r>
      <w:r w:rsidRPr="00A019AE">
        <w:rPr>
          <w:b/>
        </w:rPr>
        <w:t>175</w:t>
      </w:r>
      <w:r w:rsidRPr="00A019AE">
        <w:t xml:space="preserve"> (1), 82-89 (2006).</w:t>
      </w:r>
    </w:p>
    <w:p w14:paraId="68AD0BD7" w14:textId="6416034C" w:rsidR="00AC6962" w:rsidRPr="00A019AE" w:rsidRDefault="00AC6962" w:rsidP="00A019AE">
      <w:pPr>
        <w:pStyle w:val="EndNoteBibliography"/>
      </w:pPr>
      <w:r w:rsidRPr="00A019AE">
        <w:t>4</w:t>
      </w:r>
      <w:r w:rsidR="007158B3" w:rsidRPr="00A019AE">
        <w:t>.</w:t>
      </w:r>
      <w:r w:rsidRPr="00A019AE">
        <w:tab/>
        <w:t>Evenden, J. L.</w:t>
      </w:r>
      <w:r w:rsidR="007158B3" w:rsidRPr="00A019AE">
        <w:t xml:space="preserve">, </w:t>
      </w:r>
      <w:r w:rsidRPr="00A019AE">
        <w:t xml:space="preserve">Robbins, T. W. Effects of unilateral 6-hydroxydopamine lesions of the caudate-putamen on skilled forepaw use in the rat. </w:t>
      </w:r>
      <w:r w:rsidR="007158B3" w:rsidRPr="00A019AE">
        <w:rPr>
          <w:i/>
          <w:iCs/>
        </w:rPr>
        <w:t>Behavioural Brain Research</w:t>
      </w:r>
      <w:r w:rsidRPr="00A019AE">
        <w:t xml:space="preserve">. </w:t>
      </w:r>
      <w:r w:rsidRPr="00A019AE">
        <w:rPr>
          <w:b/>
        </w:rPr>
        <w:t>14</w:t>
      </w:r>
      <w:r w:rsidRPr="00A019AE">
        <w:t xml:space="preserve"> (1), 61-68</w:t>
      </w:r>
      <w:r w:rsidR="007158B3" w:rsidRPr="00A019AE">
        <w:t xml:space="preserve"> </w:t>
      </w:r>
      <w:r w:rsidRPr="00A019AE">
        <w:t>(1984).</w:t>
      </w:r>
    </w:p>
    <w:p w14:paraId="7A5FAD96" w14:textId="0D604769" w:rsidR="00AC6962" w:rsidRPr="00A019AE" w:rsidRDefault="00AC6962" w:rsidP="00A019AE">
      <w:pPr>
        <w:pStyle w:val="EndNoteBibliography"/>
      </w:pPr>
      <w:r w:rsidRPr="00A019AE">
        <w:t>5</w:t>
      </w:r>
      <w:r w:rsidR="006426D5" w:rsidRPr="00A019AE">
        <w:t>.</w:t>
      </w:r>
      <w:r w:rsidRPr="00A019AE">
        <w:tab/>
        <w:t>Rodgers, R. A., Travers, B. G.</w:t>
      </w:r>
      <w:r w:rsidR="006426D5" w:rsidRPr="00A019AE">
        <w:t xml:space="preserve">, </w:t>
      </w:r>
      <w:r w:rsidRPr="00A019AE">
        <w:t xml:space="preserve">Mason, A. H. Bimanual </w:t>
      </w:r>
      <w:r w:rsidR="006426D5" w:rsidRPr="00A019AE">
        <w:t>reach to grasp movements in youth with and without autism spectrum disorder</w:t>
      </w:r>
      <w:r w:rsidRPr="00A019AE">
        <w:t xml:space="preserve">. </w:t>
      </w:r>
      <w:r w:rsidRPr="00A019AE">
        <w:rPr>
          <w:i/>
          <w:iCs/>
        </w:rPr>
        <w:t>Frontiers in Psychology</w:t>
      </w:r>
      <w:r w:rsidRPr="00A019AE">
        <w:t xml:space="preserve">. </w:t>
      </w:r>
      <w:r w:rsidRPr="00A019AE">
        <w:rPr>
          <w:b/>
        </w:rPr>
        <w:t>9</w:t>
      </w:r>
      <w:r w:rsidR="006426D5" w:rsidRPr="00A019AE">
        <w:t xml:space="preserve">, </w:t>
      </w:r>
      <w:r w:rsidRPr="00A019AE">
        <w:t>2720 (2019).</w:t>
      </w:r>
    </w:p>
    <w:p w14:paraId="568C73F6" w14:textId="514A8619" w:rsidR="00AC6962" w:rsidRPr="00A019AE" w:rsidRDefault="00AC6962" w:rsidP="00A019AE">
      <w:pPr>
        <w:pStyle w:val="EndNoteBibliography"/>
      </w:pPr>
      <w:r w:rsidRPr="00A019AE">
        <w:t>6</w:t>
      </w:r>
      <w:r w:rsidR="00DC1CEE" w:rsidRPr="00A019AE">
        <w:t>.</w:t>
      </w:r>
      <w:r w:rsidRPr="00A019AE">
        <w:tab/>
        <w:t>Sacrey, L. A.-O., Zwaigenbaum, L., Bryson, S., Brian, J.</w:t>
      </w:r>
      <w:r w:rsidR="00DC1CEE" w:rsidRPr="00A019AE">
        <w:t xml:space="preserve">, </w:t>
      </w:r>
      <w:r w:rsidRPr="00A019AE">
        <w:t xml:space="preserve">Smith, I. M. The reach-to-grasp movement in infants later diagnosed with autism spectrum disorder: a high-risk sibling cohort study.  </w:t>
      </w:r>
      <w:r w:rsidR="00DC1CEE" w:rsidRPr="00A019AE">
        <w:rPr>
          <w:i/>
          <w:iCs/>
        </w:rPr>
        <w:t>Journal of Neurodevelopmental Disorders</w:t>
      </w:r>
      <w:r w:rsidR="008374AE" w:rsidRPr="00A019AE">
        <w:t xml:space="preserve">. </w:t>
      </w:r>
      <w:r w:rsidR="008374AE" w:rsidRPr="00A019AE">
        <w:rPr>
          <w:b/>
        </w:rPr>
        <w:t>10</w:t>
      </w:r>
      <w:r w:rsidR="008374AE" w:rsidRPr="00A019AE">
        <w:t xml:space="preserve"> (1)</w:t>
      </w:r>
      <w:r w:rsidR="00DC1CEE" w:rsidRPr="00A019AE">
        <w:t xml:space="preserve">, </w:t>
      </w:r>
      <w:r w:rsidR="008374AE" w:rsidRPr="00A019AE">
        <w:t>41 (2018).</w:t>
      </w:r>
    </w:p>
    <w:p w14:paraId="50C910ED" w14:textId="3095707A" w:rsidR="00AC6962" w:rsidRPr="00A019AE" w:rsidRDefault="00AC6962" w:rsidP="00A019AE">
      <w:pPr>
        <w:pStyle w:val="EndNoteBibliography"/>
      </w:pPr>
      <w:r w:rsidRPr="00A019AE">
        <w:t>7</w:t>
      </w:r>
      <w:r w:rsidR="00176239" w:rsidRPr="00A019AE">
        <w:t>.</w:t>
      </w:r>
      <w:r w:rsidRPr="00A019AE">
        <w:tab/>
        <w:t>Azim, E., Jiang, J., Alstermark, B.</w:t>
      </w:r>
      <w:r w:rsidR="00176239" w:rsidRPr="00A019AE">
        <w:t xml:space="preserve">, </w:t>
      </w:r>
      <w:r w:rsidRPr="00A019AE">
        <w:t xml:space="preserve">Jessell, T. M. Skilled reaching relies on a V2a propriospinal internal copy circuit. </w:t>
      </w:r>
      <w:r w:rsidRPr="00A019AE">
        <w:rPr>
          <w:i/>
          <w:iCs/>
        </w:rPr>
        <w:t>Nature</w:t>
      </w:r>
      <w:r w:rsidRPr="00A019AE">
        <w:t xml:space="preserve">. </w:t>
      </w:r>
      <w:r w:rsidRPr="00A019AE">
        <w:rPr>
          <w:b/>
        </w:rPr>
        <w:t>508</w:t>
      </w:r>
      <w:r w:rsidRPr="00A019AE">
        <w:t xml:space="preserve"> (7496), 357-363</w:t>
      </w:r>
      <w:r w:rsidR="00176239" w:rsidRPr="00A019AE">
        <w:t xml:space="preserve"> </w:t>
      </w:r>
      <w:r w:rsidRPr="00A019AE">
        <w:t>(2014).</w:t>
      </w:r>
    </w:p>
    <w:p w14:paraId="31A17005" w14:textId="1ABF9C46" w:rsidR="00AC6962" w:rsidRPr="00A019AE" w:rsidRDefault="00AC6962" w:rsidP="00A019AE">
      <w:pPr>
        <w:pStyle w:val="EndNoteBibliography"/>
      </w:pPr>
      <w:r w:rsidRPr="00A019AE">
        <w:t>8</w:t>
      </w:r>
      <w:r w:rsidR="00176239" w:rsidRPr="00A019AE">
        <w:t>.</w:t>
      </w:r>
      <w:r w:rsidRPr="00A019AE">
        <w:tab/>
        <w:t>Marques, J. M.</w:t>
      </w:r>
      <w:r w:rsidR="00176239" w:rsidRPr="00A019AE">
        <w:t xml:space="preserve">, </w:t>
      </w:r>
      <w:r w:rsidRPr="00A019AE">
        <w:t xml:space="preserve">Olsson, I. A. Performance of juvenile mice in a reach-to-grasp task. </w:t>
      </w:r>
      <w:r w:rsidRPr="00A019AE">
        <w:rPr>
          <w:i/>
          <w:iCs/>
        </w:rPr>
        <w:t>J</w:t>
      </w:r>
      <w:r w:rsidR="00176239" w:rsidRPr="00A019AE">
        <w:rPr>
          <w:i/>
          <w:iCs/>
        </w:rPr>
        <w:t xml:space="preserve">ournal of </w:t>
      </w:r>
      <w:r w:rsidRPr="00A019AE">
        <w:rPr>
          <w:i/>
          <w:iCs/>
        </w:rPr>
        <w:t>Neurosci</w:t>
      </w:r>
      <w:r w:rsidR="00176239" w:rsidRPr="00A019AE">
        <w:rPr>
          <w:i/>
          <w:iCs/>
        </w:rPr>
        <w:t>ence</w:t>
      </w:r>
      <w:r w:rsidRPr="00A019AE">
        <w:rPr>
          <w:i/>
          <w:iCs/>
        </w:rPr>
        <w:t xml:space="preserve"> Methods</w:t>
      </w:r>
      <w:r w:rsidRPr="00A019AE">
        <w:t xml:space="preserve">. </w:t>
      </w:r>
      <w:r w:rsidRPr="00A019AE">
        <w:rPr>
          <w:b/>
        </w:rPr>
        <w:t>193</w:t>
      </w:r>
      <w:r w:rsidRPr="00A019AE">
        <w:t xml:space="preserve"> (1), 82-85 (2010).</w:t>
      </w:r>
    </w:p>
    <w:p w14:paraId="67F38108" w14:textId="0C6AA31D" w:rsidR="00AC6962" w:rsidRPr="00A019AE" w:rsidRDefault="00AC6962" w:rsidP="00A019AE">
      <w:pPr>
        <w:pStyle w:val="EndNoteBibliography"/>
      </w:pPr>
      <w:r w:rsidRPr="00A019AE">
        <w:t>9</w:t>
      </w:r>
      <w:r w:rsidR="0085544D" w:rsidRPr="00A019AE">
        <w:t>.</w:t>
      </w:r>
      <w:r w:rsidRPr="00A019AE">
        <w:tab/>
        <w:t>Miklyaeva, E. I., Castaneda, E.</w:t>
      </w:r>
      <w:r w:rsidR="0085544D" w:rsidRPr="00A019AE">
        <w:t xml:space="preserve">, </w:t>
      </w:r>
      <w:r w:rsidRPr="00A019AE">
        <w:t xml:space="preserve">Whishaw, I. Q. Skilled reaching deficits in unilateral </w:t>
      </w:r>
      <w:r w:rsidRPr="00A019AE">
        <w:lastRenderedPageBreak/>
        <w:t xml:space="preserve">dopamine-depleted rats: </w:t>
      </w:r>
      <w:r w:rsidR="0085544D" w:rsidRPr="00A019AE">
        <w:t>I</w:t>
      </w:r>
      <w:r w:rsidRPr="00A019AE">
        <w:t xml:space="preserve">mpairments in movement and posture and compensatory adjustments. </w:t>
      </w:r>
      <w:r w:rsidR="0085544D" w:rsidRPr="00A019AE">
        <w:rPr>
          <w:i/>
          <w:iCs/>
        </w:rPr>
        <w:t>The Journal of Neuroscience</w:t>
      </w:r>
      <w:r w:rsidRPr="00A019AE">
        <w:t xml:space="preserve">. </w:t>
      </w:r>
      <w:r w:rsidRPr="00A019AE">
        <w:rPr>
          <w:b/>
        </w:rPr>
        <w:t>14</w:t>
      </w:r>
      <w:r w:rsidRPr="00A019AE">
        <w:t xml:space="preserve"> (11 Pt 2), 7148-7158 (1994).</w:t>
      </w:r>
    </w:p>
    <w:p w14:paraId="2B395660" w14:textId="757B5E68" w:rsidR="00AC6962" w:rsidRPr="00A019AE" w:rsidRDefault="00AC6962" w:rsidP="00A019AE">
      <w:pPr>
        <w:pStyle w:val="EndNoteBibliography"/>
      </w:pPr>
      <w:r w:rsidRPr="00A019AE">
        <w:t>10</w:t>
      </w:r>
      <w:r w:rsidR="008032A1" w:rsidRPr="00A019AE">
        <w:t>.</w:t>
      </w:r>
      <w:r w:rsidRPr="00A019AE">
        <w:tab/>
        <w:t>Vaidya, M., Kording, K., Saleh, M., Takahashi, K.</w:t>
      </w:r>
      <w:r w:rsidR="008032A1" w:rsidRPr="00A019AE">
        <w:t xml:space="preserve">, </w:t>
      </w:r>
      <w:r w:rsidRPr="00A019AE">
        <w:t xml:space="preserve">Hatsopoulos, N. G. Neural coordination during reach-to-grasp. </w:t>
      </w:r>
      <w:r w:rsidR="008032A1" w:rsidRPr="00A019AE">
        <w:rPr>
          <w:i/>
          <w:iCs/>
        </w:rPr>
        <w:t>Journal of Neurophysiology</w:t>
      </w:r>
      <w:r w:rsidRPr="00A019AE">
        <w:t xml:space="preserve">. </w:t>
      </w:r>
      <w:r w:rsidRPr="00A019AE">
        <w:rPr>
          <w:b/>
        </w:rPr>
        <w:t>114</w:t>
      </w:r>
      <w:r w:rsidRPr="00A019AE">
        <w:t xml:space="preserve"> (3), 1827-1836</w:t>
      </w:r>
      <w:r w:rsidR="008032A1" w:rsidRPr="00A019AE">
        <w:t xml:space="preserve"> </w:t>
      </w:r>
      <w:r w:rsidRPr="00A019AE">
        <w:t>(2015).</w:t>
      </w:r>
    </w:p>
    <w:p w14:paraId="52661A09" w14:textId="21B23BE4" w:rsidR="00AC6962" w:rsidRPr="00A019AE" w:rsidRDefault="00AC6962" w:rsidP="00A019AE">
      <w:pPr>
        <w:pStyle w:val="EndNoteBibliography"/>
      </w:pPr>
      <w:r w:rsidRPr="00A019AE">
        <w:t>11</w:t>
      </w:r>
      <w:r w:rsidR="003F2E80" w:rsidRPr="00A019AE">
        <w:t>.</w:t>
      </w:r>
      <w:r w:rsidRPr="00A019AE">
        <w:tab/>
        <w:t xml:space="preserve">Wang, X. et al. Deconstruction of </w:t>
      </w:r>
      <w:r w:rsidR="003F2E80" w:rsidRPr="00A019AE">
        <w:t>corticospinal circuits for goal-directed motor skills</w:t>
      </w:r>
      <w:r w:rsidRPr="00A019AE">
        <w:t xml:space="preserve">. </w:t>
      </w:r>
      <w:r w:rsidRPr="00A019AE">
        <w:rPr>
          <w:i/>
          <w:iCs/>
        </w:rPr>
        <w:t>Cell</w:t>
      </w:r>
      <w:r w:rsidRPr="00A019AE">
        <w:t xml:space="preserve">. </w:t>
      </w:r>
      <w:r w:rsidRPr="00A019AE">
        <w:rPr>
          <w:b/>
        </w:rPr>
        <w:t>171</w:t>
      </w:r>
      <w:r w:rsidRPr="00A019AE">
        <w:t xml:space="preserve"> (2), 440-455 e414</w:t>
      </w:r>
      <w:r w:rsidR="003F2E80" w:rsidRPr="00A019AE">
        <w:t xml:space="preserve"> </w:t>
      </w:r>
      <w:r w:rsidRPr="00A019AE">
        <w:t>(2017).</w:t>
      </w:r>
    </w:p>
    <w:p w14:paraId="6282C93B" w14:textId="5640941C" w:rsidR="00AC6962" w:rsidRPr="00A019AE" w:rsidRDefault="00AC6962" w:rsidP="00A019AE">
      <w:pPr>
        <w:pStyle w:val="EndNoteBibliography"/>
      </w:pPr>
      <w:r w:rsidRPr="00A019AE">
        <w:t>12</w:t>
      </w:r>
      <w:r w:rsidR="003F2E80" w:rsidRPr="00A019AE">
        <w:t>.</w:t>
      </w:r>
      <w:r w:rsidRPr="00A019AE">
        <w:tab/>
        <w:t xml:space="preserve">Xu, T. et al. Rapid formation and selective stabilization of synapses for enduring motor memories. </w:t>
      </w:r>
      <w:r w:rsidRPr="00A019AE">
        <w:rPr>
          <w:i/>
          <w:iCs/>
        </w:rPr>
        <w:t>Nature</w:t>
      </w:r>
      <w:r w:rsidRPr="00A019AE">
        <w:t xml:space="preserve">. </w:t>
      </w:r>
      <w:r w:rsidRPr="00A019AE">
        <w:rPr>
          <w:b/>
        </w:rPr>
        <w:t>462</w:t>
      </w:r>
      <w:r w:rsidRPr="00A019AE">
        <w:t xml:space="preserve"> (7275), 915-919 (2009).</w:t>
      </w:r>
    </w:p>
    <w:p w14:paraId="0DAE8F6B" w14:textId="3016C1F9" w:rsidR="00AC6962" w:rsidRPr="00A019AE" w:rsidRDefault="00AC6962" w:rsidP="00A019AE">
      <w:pPr>
        <w:pStyle w:val="EndNoteBibliography"/>
      </w:pPr>
      <w:r w:rsidRPr="00A019AE">
        <w:t>13</w:t>
      </w:r>
      <w:r w:rsidR="00563DC0" w:rsidRPr="00A019AE">
        <w:t>.</w:t>
      </w:r>
      <w:r w:rsidRPr="00A019AE">
        <w:tab/>
        <w:t>Ian, Q. W.</w:t>
      </w:r>
      <w:r w:rsidR="00563DC0" w:rsidRPr="00A019AE">
        <w:t xml:space="preserve">, </w:t>
      </w:r>
      <w:r w:rsidRPr="00A019AE">
        <w:t xml:space="preserve">Sergio, M. P. The structure of skilled forelimb reaching in the rat: A proximally driven movement with a single distal rotatory component. </w:t>
      </w:r>
      <w:r w:rsidRPr="00A019AE">
        <w:rPr>
          <w:i/>
          <w:iCs/>
        </w:rPr>
        <w:t>Behavioural Brain Research</w:t>
      </w:r>
      <w:r w:rsidRPr="00A019AE">
        <w:t xml:space="preserve">. </w:t>
      </w:r>
      <w:r w:rsidRPr="00A019AE">
        <w:rPr>
          <w:b/>
        </w:rPr>
        <w:t>41</w:t>
      </w:r>
      <w:r w:rsidRPr="00A019AE">
        <w:t xml:space="preserve"> (1), 49-59</w:t>
      </w:r>
      <w:r w:rsidR="00563DC0" w:rsidRPr="00A019AE">
        <w:t xml:space="preserve"> </w:t>
      </w:r>
      <w:r w:rsidRPr="00A019AE">
        <w:t>(1990).</w:t>
      </w:r>
    </w:p>
    <w:p w14:paraId="097E92F0" w14:textId="20517356" w:rsidR="00AC6962" w:rsidRPr="00A019AE" w:rsidRDefault="00AC6962" w:rsidP="00A019AE">
      <w:pPr>
        <w:pStyle w:val="EndNoteBibliography"/>
      </w:pPr>
      <w:r w:rsidRPr="00A019AE">
        <w:t>14</w:t>
      </w:r>
      <w:r w:rsidR="00563DC0" w:rsidRPr="00A019AE">
        <w:t>.</w:t>
      </w:r>
      <w:r w:rsidRPr="00A019AE">
        <w:tab/>
        <w:t>Proske, U.</w:t>
      </w:r>
      <w:r w:rsidR="00563DC0" w:rsidRPr="00A019AE">
        <w:t xml:space="preserve">, </w:t>
      </w:r>
      <w:r w:rsidRPr="00A019AE">
        <w:t xml:space="preserve">Gandevia, S. C. The proprioceptive senses: their roles in signaling body shape, body position and movement, and muscle force. </w:t>
      </w:r>
      <w:r w:rsidR="00563DC0" w:rsidRPr="00A019AE">
        <w:rPr>
          <w:i/>
          <w:iCs/>
        </w:rPr>
        <w:t>Physiological Reviews</w:t>
      </w:r>
      <w:r w:rsidRPr="00A019AE">
        <w:t xml:space="preserve">. </w:t>
      </w:r>
      <w:r w:rsidRPr="00A019AE">
        <w:rPr>
          <w:b/>
        </w:rPr>
        <w:t>92</w:t>
      </w:r>
      <w:r w:rsidRPr="00A019AE">
        <w:t xml:space="preserve"> (4), 1651-1697 (2012).</w:t>
      </w:r>
    </w:p>
    <w:p w14:paraId="2BC63FAC" w14:textId="5D6B56D7" w:rsidR="00AC6962" w:rsidRPr="00A019AE" w:rsidRDefault="00AC6962" w:rsidP="00A019AE">
      <w:pPr>
        <w:pStyle w:val="EndNoteBibliography"/>
      </w:pPr>
      <w:r w:rsidRPr="00A019AE">
        <w:t>15</w:t>
      </w:r>
      <w:r w:rsidR="00563DC0" w:rsidRPr="00A019AE">
        <w:t>.</w:t>
      </w:r>
      <w:r w:rsidRPr="00A019AE">
        <w:tab/>
        <w:t>Yttri, E. A.</w:t>
      </w:r>
      <w:r w:rsidR="00563DC0" w:rsidRPr="00A019AE">
        <w:t xml:space="preserve">, </w:t>
      </w:r>
      <w:r w:rsidRPr="00A019AE">
        <w:t xml:space="preserve">Dudman, J. T. Opponent and bidirectional control of movement velocity in the basal ganglia. </w:t>
      </w:r>
      <w:r w:rsidRPr="00A019AE">
        <w:rPr>
          <w:i/>
          <w:iCs/>
        </w:rPr>
        <w:t>Nature</w:t>
      </w:r>
      <w:r w:rsidRPr="00A019AE">
        <w:t xml:space="preserve">. </w:t>
      </w:r>
      <w:r w:rsidRPr="00A019AE">
        <w:rPr>
          <w:b/>
        </w:rPr>
        <w:t>533</w:t>
      </w:r>
      <w:r w:rsidRPr="00A019AE">
        <w:t xml:space="preserve"> (7603), 402-406 (2016).</w:t>
      </w:r>
    </w:p>
    <w:p w14:paraId="6EDB2688" w14:textId="6C5AC53E" w:rsidR="00AC6962" w:rsidRPr="00A019AE" w:rsidRDefault="00AC6962" w:rsidP="00A019AE">
      <w:pPr>
        <w:pStyle w:val="EndNoteBibliography"/>
      </w:pPr>
      <w:r w:rsidRPr="00A019AE">
        <w:t>16</w:t>
      </w:r>
      <w:r w:rsidR="003A51A0" w:rsidRPr="00A019AE">
        <w:t>.</w:t>
      </w:r>
      <w:r w:rsidRPr="00A019AE">
        <w:tab/>
        <w:t>Donchin, O., Gribova, A., Steinberg, O., Bergman, H.</w:t>
      </w:r>
      <w:r w:rsidR="003A51A0" w:rsidRPr="00A019AE">
        <w:t xml:space="preserve">, </w:t>
      </w:r>
      <w:r w:rsidRPr="00A019AE">
        <w:t xml:space="preserve">Vaadia, E. Primary motor cortex is involved in bimanual coordination. </w:t>
      </w:r>
      <w:r w:rsidRPr="00A019AE">
        <w:rPr>
          <w:i/>
          <w:iCs/>
        </w:rPr>
        <w:t>Nature</w:t>
      </w:r>
      <w:r w:rsidRPr="00A019AE">
        <w:t xml:space="preserve">. </w:t>
      </w:r>
      <w:r w:rsidRPr="00A019AE">
        <w:rPr>
          <w:b/>
        </w:rPr>
        <w:t>395</w:t>
      </w:r>
      <w:r w:rsidRPr="00A019AE">
        <w:t xml:space="preserve"> (6699), 274-278 (1998).</w:t>
      </w:r>
    </w:p>
    <w:p w14:paraId="01749D39" w14:textId="2974379B" w:rsidR="00AC6962" w:rsidRPr="00A019AE" w:rsidRDefault="00AC6962" w:rsidP="00A019AE">
      <w:pPr>
        <w:pStyle w:val="EndNoteBibliography"/>
      </w:pPr>
      <w:r w:rsidRPr="00A019AE">
        <w:t>17</w:t>
      </w:r>
      <w:r w:rsidR="006B0066" w:rsidRPr="00A019AE">
        <w:t>.</w:t>
      </w:r>
      <w:r w:rsidRPr="00A019AE">
        <w:tab/>
        <w:t>Brus-Ramer, M., Carmel, J. B.</w:t>
      </w:r>
      <w:r w:rsidR="006B0066" w:rsidRPr="00A019AE">
        <w:t xml:space="preserve">, </w:t>
      </w:r>
      <w:r w:rsidRPr="00A019AE">
        <w:t xml:space="preserve">Martin, J. H. Motor cortex bilateral motor representation depends on subcortical and interhemispheric interactions. </w:t>
      </w:r>
      <w:r w:rsidR="006B0066" w:rsidRPr="00A019AE">
        <w:rPr>
          <w:i/>
          <w:iCs/>
        </w:rPr>
        <w:t>The Journal of Neuroscience</w:t>
      </w:r>
      <w:r w:rsidR="006B0066" w:rsidRPr="00A019AE">
        <w:t>.</w:t>
      </w:r>
      <w:r w:rsidRPr="00A019AE">
        <w:t xml:space="preserve"> </w:t>
      </w:r>
      <w:r w:rsidRPr="00A019AE">
        <w:rPr>
          <w:b/>
        </w:rPr>
        <w:t>29</w:t>
      </w:r>
      <w:r w:rsidRPr="00A019AE">
        <w:t xml:space="preserve"> (19), 6196-6206 (2009).</w:t>
      </w:r>
    </w:p>
    <w:p w14:paraId="1A0DD947" w14:textId="234EB2F0" w:rsidR="00AC6962" w:rsidRPr="00A019AE" w:rsidRDefault="00AC6962" w:rsidP="00A019AE">
      <w:pPr>
        <w:pStyle w:val="EndNoteBibliography"/>
      </w:pPr>
      <w:r w:rsidRPr="00A019AE">
        <w:t>18</w:t>
      </w:r>
      <w:r w:rsidR="00E52514" w:rsidRPr="00A019AE">
        <w:t>.</w:t>
      </w:r>
      <w:r w:rsidRPr="00A019AE">
        <w:tab/>
        <w:t>d'Avella, A., Saltiel, P.</w:t>
      </w:r>
      <w:r w:rsidR="00E52514" w:rsidRPr="00A019AE">
        <w:t xml:space="preserve">, </w:t>
      </w:r>
      <w:r w:rsidRPr="00A019AE">
        <w:t xml:space="preserve">Bizzi, E. Combinations of muscle synergies in the construction of a natural motor behavior. </w:t>
      </w:r>
      <w:r w:rsidRPr="00A019AE">
        <w:rPr>
          <w:i/>
          <w:iCs/>
        </w:rPr>
        <w:t>Nat</w:t>
      </w:r>
      <w:r w:rsidR="00E52514" w:rsidRPr="00A019AE">
        <w:rPr>
          <w:i/>
          <w:iCs/>
        </w:rPr>
        <w:t>ure</w:t>
      </w:r>
      <w:r w:rsidRPr="00A019AE">
        <w:rPr>
          <w:i/>
          <w:iCs/>
        </w:rPr>
        <w:t xml:space="preserve"> Neurosci</w:t>
      </w:r>
      <w:r w:rsidR="00E52514" w:rsidRPr="00A019AE">
        <w:rPr>
          <w:i/>
          <w:iCs/>
        </w:rPr>
        <w:t>ence</w:t>
      </w:r>
      <w:r w:rsidRPr="00A019AE">
        <w:t xml:space="preserve">. </w:t>
      </w:r>
      <w:r w:rsidRPr="00A019AE">
        <w:rPr>
          <w:b/>
        </w:rPr>
        <w:t>6</w:t>
      </w:r>
      <w:r w:rsidRPr="00A019AE">
        <w:t xml:space="preserve"> (3), 300-308 (2003).</w:t>
      </w:r>
    </w:p>
    <w:p w14:paraId="7E8A64FE" w14:textId="4A986D38" w:rsidR="00AC6962" w:rsidRPr="00A019AE" w:rsidRDefault="00AC6962" w:rsidP="00A019AE">
      <w:pPr>
        <w:pStyle w:val="EndNoteBibliography"/>
      </w:pPr>
      <w:r w:rsidRPr="00A019AE">
        <w:t>19</w:t>
      </w:r>
      <w:r w:rsidR="00FE3CCD" w:rsidRPr="00A019AE">
        <w:t>.</w:t>
      </w:r>
      <w:r w:rsidRPr="00A019AE">
        <w:tab/>
        <w:t xml:space="preserve">Fattori, P. et al. Hand orientation during reach-to-grasp movements modulates neuronal activity in the medial posterior parietal area V6A. </w:t>
      </w:r>
      <w:r w:rsidR="00FE3CCD" w:rsidRPr="00A019AE">
        <w:rPr>
          <w:i/>
          <w:iCs/>
        </w:rPr>
        <w:t>The Journal of Neuroscience</w:t>
      </w:r>
      <w:r w:rsidRPr="00A019AE">
        <w:t xml:space="preserve">. </w:t>
      </w:r>
      <w:r w:rsidRPr="00A019AE">
        <w:rPr>
          <w:b/>
        </w:rPr>
        <w:t>29</w:t>
      </w:r>
      <w:r w:rsidRPr="00A019AE">
        <w:t xml:space="preserve"> (6), 1928-1936 (2009).</w:t>
      </w:r>
    </w:p>
    <w:p w14:paraId="608E6729" w14:textId="7905AFCF" w:rsidR="00AC6962" w:rsidRPr="00A019AE" w:rsidRDefault="00AC6962" w:rsidP="00A019AE">
      <w:pPr>
        <w:pStyle w:val="EndNoteBibliography"/>
      </w:pPr>
      <w:r w:rsidRPr="00A019AE">
        <w:t>20</w:t>
      </w:r>
      <w:r w:rsidR="000446F1" w:rsidRPr="00A019AE">
        <w:t>.</w:t>
      </w:r>
      <w:r w:rsidRPr="00A019AE">
        <w:tab/>
        <w:t>van den Berg, F. E., Swinnen, S. P.</w:t>
      </w:r>
      <w:r w:rsidR="000446F1" w:rsidRPr="00A019AE">
        <w:t xml:space="preserve">, </w:t>
      </w:r>
      <w:r w:rsidRPr="00A019AE">
        <w:t xml:space="preserve">Wenderoth, N. Excitability of the motor cortex ipsilateral to the moving body side depends on spatio-temporal task complexity and hemispheric specialization. </w:t>
      </w:r>
      <w:r w:rsidRPr="00A019AE">
        <w:rPr>
          <w:i/>
          <w:iCs/>
        </w:rPr>
        <w:t>PLoS One</w:t>
      </w:r>
      <w:r w:rsidRPr="00A019AE">
        <w:t xml:space="preserve">. </w:t>
      </w:r>
      <w:r w:rsidRPr="00A019AE">
        <w:rPr>
          <w:b/>
        </w:rPr>
        <w:t>6</w:t>
      </w:r>
      <w:r w:rsidRPr="00A019AE">
        <w:t xml:space="preserve"> (3), e17742 (2011).</w:t>
      </w:r>
    </w:p>
    <w:p w14:paraId="69979796" w14:textId="0418515F" w:rsidR="00AC6962" w:rsidRPr="00A019AE" w:rsidRDefault="00AC6962" w:rsidP="00A019AE">
      <w:pPr>
        <w:pStyle w:val="EndNoteBibliography"/>
      </w:pPr>
      <w:r w:rsidRPr="00A019AE">
        <w:t>21</w:t>
      </w:r>
      <w:r w:rsidR="000446F1" w:rsidRPr="00A019AE">
        <w:t>.</w:t>
      </w:r>
      <w:r w:rsidRPr="00A019AE">
        <w:tab/>
        <w:t>van den Berg, F. E., Swinnen, S. P</w:t>
      </w:r>
      <w:r w:rsidR="000446F1" w:rsidRPr="00A019AE">
        <w:t xml:space="preserve">., </w:t>
      </w:r>
      <w:r w:rsidRPr="00A019AE">
        <w:t xml:space="preserve">Wenderoth, N. Involvement of the primary motor cortex in controlling movements executed with the ipsilateral hand differs between left- and right-handers. </w:t>
      </w:r>
      <w:r w:rsidR="000446F1" w:rsidRPr="00A019AE">
        <w:rPr>
          <w:i/>
          <w:iCs/>
        </w:rPr>
        <w:t>Journal of Cognitive Neuroscience</w:t>
      </w:r>
      <w:r w:rsidRPr="00A019AE">
        <w:t xml:space="preserve">. </w:t>
      </w:r>
      <w:r w:rsidRPr="00A019AE">
        <w:rPr>
          <w:b/>
        </w:rPr>
        <w:t>23</w:t>
      </w:r>
      <w:r w:rsidRPr="00A019AE">
        <w:t xml:space="preserve"> (11), 3456-3469 (2011).</w:t>
      </w:r>
    </w:p>
    <w:p w14:paraId="1138ED20" w14:textId="4F4DF072" w:rsidR="00AC6962" w:rsidRPr="00A019AE" w:rsidRDefault="00AC6962" w:rsidP="00A019AE">
      <w:pPr>
        <w:pStyle w:val="EndNoteBibliography"/>
      </w:pPr>
      <w:r w:rsidRPr="00A019AE">
        <w:t>22</w:t>
      </w:r>
      <w:r w:rsidR="0003477C" w:rsidRPr="00A019AE">
        <w:t>.</w:t>
      </w:r>
      <w:r w:rsidRPr="00A019AE">
        <w:tab/>
        <w:t>Verstynen, T., Diedrichsen, J., Albert, N., Aparicio, P.</w:t>
      </w:r>
      <w:r w:rsidR="0003477C" w:rsidRPr="00A019AE">
        <w:t>,</w:t>
      </w:r>
      <w:r w:rsidRPr="00A019AE">
        <w:t xml:space="preserve"> Ivry, R. B. Ipsilateral motor cortex activity during unimanual hand movements relates to task complexity. </w:t>
      </w:r>
      <w:r w:rsidR="0003477C" w:rsidRPr="00A019AE">
        <w:rPr>
          <w:i/>
          <w:iCs/>
        </w:rPr>
        <w:t>Journal of Neurophysiology</w:t>
      </w:r>
      <w:r w:rsidRPr="00A019AE">
        <w:t xml:space="preserve">. </w:t>
      </w:r>
      <w:r w:rsidRPr="00A019AE">
        <w:rPr>
          <w:b/>
        </w:rPr>
        <w:t>93</w:t>
      </w:r>
      <w:r w:rsidRPr="00A019AE">
        <w:t xml:space="preserve"> (3), 1209-1222 (2005).</w:t>
      </w:r>
    </w:p>
    <w:p w14:paraId="32C27931" w14:textId="1B0C2D7E" w:rsidR="00AC6962" w:rsidRPr="00A019AE" w:rsidRDefault="00AC6962" w:rsidP="00A019AE">
      <w:pPr>
        <w:pStyle w:val="EndNoteBibliography"/>
      </w:pPr>
      <w:r w:rsidRPr="00A019AE">
        <w:t>23</w:t>
      </w:r>
      <w:r w:rsidR="00E85A11" w:rsidRPr="00A019AE">
        <w:t>.</w:t>
      </w:r>
      <w:r w:rsidRPr="00A019AE">
        <w:tab/>
        <w:t xml:space="preserve">Lopez-Huerta, V. G. et al. Striatal bilateral control of skilled forelimb movement. </w:t>
      </w:r>
      <w:r w:rsidRPr="00A019AE">
        <w:rPr>
          <w:i/>
          <w:iCs/>
        </w:rPr>
        <w:t>Cell Reports</w:t>
      </w:r>
      <w:r w:rsidRPr="00A019AE">
        <w:t xml:space="preserve">. </w:t>
      </w:r>
      <w:r w:rsidRPr="00A019AE">
        <w:rPr>
          <w:b/>
        </w:rPr>
        <w:t>34</w:t>
      </w:r>
      <w:r w:rsidRPr="00A019AE">
        <w:t xml:space="preserve"> (3), 108651 (2021).</w:t>
      </w:r>
    </w:p>
    <w:p w14:paraId="213DE780" w14:textId="5DF1C84F" w:rsidR="00AC6962" w:rsidRPr="00A019AE" w:rsidRDefault="00AC6962" w:rsidP="00A019AE">
      <w:pPr>
        <w:pStyle w:val="EndNoteBibliography"/>
      </w:pPr>
      <w:r w:rsidRPr="00A019AE">
        <w:t>24</w:t>
      </w:r>
      <w:r w:rsidR="00E85A11" w:rsidRPr="00A019AE">
        <w:t>.</w:t>
      </w:r>
      <w:r w:rsidRPr="00A019AE">
        <w:tab/>
        <w:t xml:space="preserve">Lopez-Huerta, V. G. et al. The neostriatum: two entities, one structure? </w:t>
      </w:r>
      <w:r w:rsidR="00E85A11" w:rsidRPr="00A019AE">
        <w:rPr>
          <w:i/>
          <w:iCs/>
        </w:rPr>
        <w:t>Brain Structure and Function</w:t>
      </w:r>
      <w:r w:rsidRPr="00A019AE">
        <w:t xml:space="preserve">. </w:t>
      </w:r>
      <w:r w:rsidRPr="00A019AE">
        <w:rPr>
          <w:b/>
        </w:rPr>
        <w:t>221</w:t>
      </w:r>
      <w:r w:rsidRPr="00A019AE">
        <w:t xml:space="preserve"> (3), 1737-1749 (2016).</w:t>
      </w:r>
    </w:p>
    <w:p w14:paraId="595BF583" w14:textId="2FF5CA10" w:rsidR="00AC6962" w:rsidRPr="00A019AE" w:rsidRDefault="00AC6962" w:rsidP="00A019AE">
      <w:pPr>
        <w:pStyle w:val="EndNoteBibliography"/>
      </w:pPr>
      <w:r w:rsidRPr="00A019AE">
        <w:t>25</w:t>
      </w:r>
      <w:r w:rsidR="004469CD" w:rsidRPr="00A019AE">
        <w:t>.</w:t>
      </w:r>
      <w:r w:rsidRPr="00A019AE">
        <w:tab/>
        <w:t>Becker, M. I., Calame, D. J., Wrobel, J.</w:t>
      </w:r>
      <w:r w:rsidR="004469CD" w:rsidRPr="00A019AE">
        <w:t xml:space="preserve">, </w:t>
      </w:r>
      <w:r w:rsidRPr="00A019AE">
        <w:t xml:space="preserve">Person, A. L. Online control of reach accuracy in mice. </w:t>
      </w:r>
      <w:r w:rsidRPr="00A019AE">
        <w:rPr>
          <w:i/>
          <w:iCs/>
        </w:rPr>
        <w:t>Journal of Neurophysiology</w:t>
      </w:r>
      <w:r w:rsidRPr="00A019AE">
        <w:t xml:space="preserve">. </w:t>
      </w:r>
      <w:r w:rsidRPr="00A019AE">
        <w:rPr>
          <w:b/>
        </w:rPr>
        <w:t>124</w:t>
      </w:r>
      <w:r w:rsidRPr="00A019AE">
        <w:t xml:space="preserve"> (6), 1637-1655 (2020).</w:t>
      </w:r>
    </w:p>
    <w:p w14:paraId="23E0CFDD" w14:textId="2A8C48A4" w:rsidR="00AC6962" w:rsidRPr="00A019AE" w:rsidRDefault="00AC6962" w:rsidP="00A019AE">
      <w:pPr>
        <w:pStyle w:val="EndNoteBibliography"/>
      </w:pPr>
      <w:r w:rsidRPr="00A019AE">
        <w:t>26</w:t>
      </w:r>
      <w:r w:rsidR="001B5042" w:rsidRPr="00A019AE">
        <w:t>.</w:t>
      </w:r>
      <w:r w:rsidRPr="00A019AE">
        <w:tab/>
        <w:t xml:space="preserve">Jaidar, O. et al. Synchronized activation of striatal direct and indirect pathways underlies the behavior in unilateral dopamine-depleted mice. </w:t>
      </w:r>
      <w:r w:rsidR="001B5042" w:rsidRPr="00A019AE">
        <w:rPr>
          <w:i/>
          <w:iCs/>
        </w:rPr>
        <w:t>European Journal of Neuroscience</w:t>
      </w:r>
      <w:r w:rsidR="008374AE" w:rsidRPr="00A019AE">
        <w:t xml:space="preserve">. </w:t>
      </w:r>
      <w:r w:rsidR="008374AE" w:rsidRPr="00A019AE">
        <w:rPr>
          <w:b/>
        </w:rPr>
        <w:t>49</w:t>
      </w:r>
      <w:r w:rsidR="008374AE" w:rsidRPr="00A019AE">
        <w:t xml:space="preserve"> (11)</w:t>
      </w:r>
      <w:r w:rsidR="001B5042" w:rsidRPr="00A019AE">
        <w:t xml:space="preserve">, </w:t>
      </w:r>
      <w:r w:rsidR="008374AE" w:rsidRPr="00A019AE">
        <w:t>1512-1528 (2019).</w:t>
      </w:r>
    </w:p>
    <w:p w14:paraId="713FE2B0" w14:textId="4A2A35E4" w:rsidR="00AC6962" w:rsidRPr="00A019AE" w:rsidRDefault="00AC6962" w:rsidP="00A019AE">
      <w:pPr>
        <w:pStyle w:val="EndNoteBibliography"/>
      </w:pPr>
      <w:r w:rsidRPr="00A019AE">
        <w:t>27</w:t>
      </w:r>
      <w:r w:rsidR="0030393C" w:rsidRPr="00A019AE">
        <w:t>.</w:t>
      </w:r>
      <w:r w:rsidRPr="00A019AE">
        <w:tab/>
        <w:t xml:space="preserve">Gong, S. et al. Targeting Cre recombinase to specific neuron populations with bacterial </w:t>
      </w:r>
      <w:r w:rsidRPr="00A019AE">
        <w:lastRenderedPageBreak/>
        <w:t xml:space="preserve">artificial chromosome constructs.  </w:t>
      </w:r>
      <w:r w:rsidR="0030393C" w:rsidRPr="00A019AE">
        <w:rPr>
          <w:i/>
          <w:iCs/>
        </w:rPr>
        <w:t>The Journal of Neuroscience</w:t>
      </w:r>
      <w:r w:rsidR="008374AE" w:rsidRPr="00A019AE">
        <w:t xml:space="preserve">. </w:t>
      </w:r>
      <w:r w:rsidR="008374AE" w:rsidRPr="00A019AE">
        <w:rPr>
          <w:b/>
          <w:bCs/>
        </w:rPr>
        <w:t>27</w:t>
      </w:r>
      <w:r w:rsidR="0030393C" w:rsidRPr="00A019AE">
        <w:t xml:space="preserve"> </w:t>
      </w:r>
      <w:r w:rsidR="008374AE" w:rsidRPr="00A019AE">
        <w:t>(37)</w:t>
      </w:r>
      <w:r w:rsidR="0030393C" w:rsidRPr="00A019AE">
        <w:t xml:space="preserve">, </w:t>
      </w:r>
      <w:r w:rsidR="008374AE" w:rsidRPr="00A019AE">
        <w:t>9817-</w:t>
      </w:r>
      <w:r w:rsidR="00F32B50" w:rsidRPr="00A019AE">
        <w:t>98</w:t>
      </w:r>
      <w:r w:rsidR="008374AE" w:rsidRPr="00A019AE">
        <w:t>23 (2007).</w:t>
      </w:r>
    </w:p>
    <w:p w14:paraId="58767F06" w14:textId="3A956D72" w:rsidR="00AC6962" w:rsidRPr="00A019AE" w:rsidRDefault="00AC6962" w:rsidP="00A019AE">
      <w:pPr>
        <w:pStyle w:val="EndNoteBibliography"/>
      </w:pPr>
      <w:r w:rsidRPr="00A019AE">
        <w:t>28</w:t>
      </w:r>
      <w:r w:rsidR="00322B6F" w:rsidRPr="00A019AE">
        <w:t>.</w:t>
      </w:r>
      <w:r w:rsidRPr="00A019AE">
        <w:tab/>
        <w:t xml:space="preserve">Rowland, N. E. Food or fluid restriction in common laboratory animals: balancing welfare considerations with scientific inquiry. </w:t>
      </w:r>
      <w:r w:rsidRPr="00A019AE">
        <w:rPr>
          <w:i/>
          <w:iCs/>
        </w:rPr>
        <w:t xml:space="preserve"> </w:t>
      </w:r>
      <w:r w:rsidR="008374AE" w:rsidRPr="00A019AE">
        <w:rPr>
          <w:i/>
          <w:iCs/>
        </w:rPr>
        <w:t>Comp</w:t>
      </w:r>
      <w:r w:rsidR="00322B6F" w:rsidRPr="00A019AE">
        <w:rPr>
          <w:i/>
          <w:iCs/>
        </w:rPr>
        <w:t>arative</w:t>
      </w:r>
      <w:r w:rsidR="008374AE" w:rsidRPr="00A019AE">
        <w:rPr>
          <w:i/>
          <w:iCs/>
        </w:rPr>
        <w:t xml:space="preserve"> Med</w:t>
      </w:r>
      <w:r w:rsidR="00322B6F" w:rsidRPr="00A019AE">
        <w:rPr>
          <w:i/>
          <w:iCs/>
        </w:rPr>
        <w:t>icine</w:t>
      </w:r>
      <w:r w:rsidR="008374AE" w:rsidRPr="00A019AE">
        <w:t xml:space="preserve">. </w:t>
      </w:r>
      <w:r w:rsidR="008374AE" w:rsidRPr="00A019AE">
        <w:rPr>
          <w:b/>
        </w:rPr>
        <w:t>57</w:t>
      </w:r>
      <w:r w:rsidR="00322B6F" w:rsidRPr="00A019AE">
        <w:rPr>
          <w:b/>
        </w:rPr>
        <w:t xml:space="preserve"> </w:t>
      </w:r>
      <w:r w:rsidR="008374AE" w:rsidRPr="00A019AE">
        <w:t>(2)</w:t>
      </w:r>
      <w:r w:rsidR="00322B6F" w:rsidRPr="00A019AE">
        <w:t xml:space="preserve">, </w:t>
      </w:r>
      <w:r w:rsidR="008374AE" w:rsidRPr="00A019AE">
        <w:t>149-</w:t>
      </w:r>
      <w:r w:rsidR="00F32B50" w:rsidRPr="00A019AE">
        <w:t>1</w:t>
      </w:r>
      <w:r w:rsidR="008374AE" w:rsidRPr="00A019AE">
        <w:t>60 (2007).</w:t>
      </w:r>
    </w:p>
    <w:p w14:paraId="2DF9C13B" w14:textId="2CFFB592" w:rsidR="00AC6962" w:rsidRPr="00A019AE" w:rsidRDefault="00AC6962" w:rsidP="00A019AE">
      <w:pPr>
        <w:pStyle w:val="EndNoteBibliography"/>
      </w:pPr>
      <w:r w:rsidRPr="00A019AE">
        <w:t>29</w:t>
      </w:r>
      <w:r w:rsidR="00F32B50" w:rsidRPr="00A019AE">
        <w:t>.</w:t>
      </w:r>
      <w:r w:rsidRPr="00A019AE">
        <w:tab/>
        <w:t>Ullman-Culleré, M. H.</w:t>
      </w:r>
      <w:r w:rsidR="00F32B50" w:rsidRPr="00A019AE">
        <w:t xml:space="preserve">, </w:t>
      </w:r>
      <w:r w:rsidRPr="00A019AE">
        <w:t xml:space="preserve">Foltz, C. J. Body condition scoring: a rapid and accurate method for assessing health status in mice.  </w:t>
      </w:r>
      <w:r w:rsidR="008374AE" w:rsidRPr="00A019AE">
        <w:rPr>
          <w:i/>
          <w:iCs/>
        </w:rPr>
        <w:t>Lab</w:t>
      </w:r>
      <w:r w:rsidR="00F32B50" w:rsidRPr="00A019AE">
        <w:rPr>
          <w:i/>
          <w:iCs/>
        </w:rPr>
        <w:t xml:space="preserve">oratory </w:t>
      </w:r>
      <w:r w:rsidR="008374AE" w:rsidRPr="00A019AE">
        <w:rPr>
          <w:i/>
          <w:iCs/>
        </w:rPr>
        <w:t>Anim</w:t>
      </w:r>
      <w:r w:rsidR="00F32B50" w:rsidRPr="00A019AE">
        <w:rPr>
          <w:i/>
          <w:iCs/>
        </w:rPr>
        <w:t>al</w:t>
      </w:r>
      <w:r w:rsidR="008374AE" w:rsidRPr="00A019AE">
        <w:rPr>
          <w:i/>
          <w:iCs/>
        </w:rPr>
        <w:t xml:space="preserve"> Sci</w:t>
      </w:r>
      <w:r w:rsidR="00F32B50" w:rsidRPr="00A019AE">
        <w:rPr>
          <w:i/>
          <w:iCs/>
        </w:rPr>
        <w:t>ence</w:t>
      </w:r>
      <w:r w:rsidR="008374AE" w:rsidRPr="00A019AE">
        <w:t xml:space="preserve">. </w:t>
      </w:r>
      <w:r w:rsidR="008374AE" w:rsidRPr="00A019AE">
        <w:rPr>
          <w:b/>
        </w:rPr>
        <w:t>49</w:t>
      </w:r>
      <w:r w:rsidR="008374AE" w:rsidRPr="00A019AE">
        <w:t xml:space="preserve"> (3)</w:t>
      </w:r>
      <w:r w:rsidR="00F32B50" w:rsidRPr="00A019AE">
        <w:t xml:space="preserve">, </w:t>
      </w:r>
      <w:r w:rsidR="008374AE" w:rsidRPr="00A019AE">
        <w:t>319-</w:t>
      </w:r>
      <w:r w:rsidR="00F32B50" w:rsidRPr="00A019AE">
        <w:t>3</w:t>
      </w:r>
      <w:r w:rsidR="008374AE" w:rsidRPr="00A019AE">
        <w:t>23 (1999).</w:t>
      </w:r>
    </w:p>
    <w:p w14:paraId="7A70B35F" w14:textId="78F0F704" w:rsidR="00AC6962" w:rsidRPr="00A019AE" w:rsidRDefault="00AC6962" w:rsidP="00A019AE">
      <w:pPr>
        <w:pStyle w:val="EndNoteBibliography"/>
      </w:pPr>
      <w:r w:rsidRPr="00A019AE">
        <w:t>30</w:t>
      </w:r>
      <w:r w:rsidR="004B361C" w:rsidRPr="00A019AE">
        <w:t>.</w:t>
      </w:r>
      <w:r w:rsidRPr="00A019AE">
        <w:tab/>
        <w:t>Chen, C. C., Gilmore, A.</w:t>
      </w:r>
      <w:r w:rsidR="004B361C" w:rsidRPr="00A019AE">
        <w:t xml:space="preserve">, </w:t>
      </w:r>
      <w:r w:rsidRPr="00A019AE">
        <w:t xml:space="preserve">Zuo, Y. Study motor skill learning by single-pellet reaching tasks in mice. </w:t>
      </w:r>
      <w:r w:rsidR="008374AE" w:rsidRPr="00A019AE">
        <w:rPr>
          <w:i/>
          <w:iCs/>
        </w:rPr>
        <w:t>J</w:t>
      </w:r>
      <w:r w:rsidR="004B361C" w:rsidRPr="00A019AE">
        <w:rPr>
          <w:i/>
          <w:iCs/>
        </w:rPr>
        <w:t>ournal of</w:t>
      </w:r>
      <w:r w:rsidR="008374AE" w:rsidRPr="00A019AE">
        <w:rPr>
          <w:i/>
          <w:iCs/>
        </w:rPr>
        <w:t xml:space="preserve"> Vis</w:t>
      </w:r>
      <w:r w:rsidR="004B361C" w:rsidRPr="00A019AE">
        <w:rPr>
          <w:i/>
          <w:iCs/>
        </w:rPr>
        <w:t>ualized</w:t>
      </w:r>
      <w:r w:rsidR="008374AE" w:rsidRPr="00A019AE">
        <w:rPr>
          <w:i/>
          <w:iCs/>
        </w:rPr>
        <w:t xml:space="preserve"> Expe</w:t>
      </w:r>
      <w:r w:rsidR="004B361C" w:rsidRPr="00A019AE">
        <w:rPr>
          <w:i/>
          <w:iCs/>
        </w:rPr>
        <w:t>riments</w:t>
      </w:r>
      <w:r w:rsidR="008374AE" w:rsidRPr="00A019AE">
        <w:t xml:space="preserve">. </w:t>
      </w:r>
      <w:r w:rsidR="008374AE" w:rsidRPr="00A019AE">
        <w:rPr>
          <w:b/>
          <w:bCs/>
        </w:rPr>
        <w:t>85</w:t>
      </w:r>
      <w:r w:rsidR="004B361C" w:rsidRPr="00A019AE">
        <w:t>, e</w:t>
      </w:r>
      <w:r w:rsidR="008374AE" w:rsidRPr="00A019AE">
        <w:t>51238 (2014).</w:t>
      </w:r>
    </w:p>
    <w:p w14:paraId="614B243A" w14:textId="57933D41" w:rsidR="00AC6962" w:rsidRPr="00A019AE" w:rsidRDefault="00AC6962" w:rsidP="00A019AE">
      <w:pPr>
        <w:pStyle w:val="EndNoteBibliography"/>
      </w:pPr>
      <w:r w:rsidRPr="00A019AE">
        <w:t>31</w:t>
      </w:r>
      <w:r w:rsidR="00875584" w:rsidRPr="00A019AE">
        <w:t>.</w:t>
      </w:r>
      <w:r w:rsidRPr="00A019AE">
        <w:tab/>
        <w:t xml:space="preserve">Fink, A. J. et al. Presynaptic inhibition of spinal sensory feedback ensures smooth movement. </w:t>
      </w:r>
      <w:r w:rsidRPr="00A019AE">
        <w:rPr>
          <w:i/>
          <w:iCs/>
        </w:rPr>
        <w:t>Nature</w:t>
      </w:r>
      <w:r w:rsidRPr="00A019AE">
        <w:t xml:space="preserve">. </w:t>
      </w:r>
      <w:r w:rsidRPr="00A019AE">
        <w:rPr>
          <w:b/>
        </w:rPr>
        <w:t>509</w:t>
      </w:r>
      <w:r w:rsidRPr="00A019AE">
        <w:t xml:space="preserve"> (7498), 43-48 (2014).</w:t>
      </w:r>
    </w:p>
    <w:p w14:paraId="1B92F181" w14:textId="36F59728" w:rsidR="00AC6962" w:rsidRPr="00A019AE" w:rsidRDefault="00AC6962" w:rsidP="00A019AE">
      <w:pPr>
        <w:pStyle w:val="EndNoteBibliography"/>
      </w:pPr>
      <w:r w:rsidRPr="00A019AE">
        <w:t>32</w:t>
      </w:r>
      <w:r w:rsidR="00695BDA" w:rsidRPr="00A019AE">
        <w:t>.</w:t>
      </w:r>
      <w:r w:rsidRPr="00A019AE">
        <w:tab/>
        <w:t xml:space="preserve">Li, Q. et al. Refinement of learned skilled movement representation in motor cortex deep output layer. </w:t>
      </w:r>
      <w:r w:rsidRPr="00A019AE">
        <w:rPr>
          <w:i/>
          <w:iCs/>
        </w:rPr>
        <w:t>Nat</w:t>
      </w:r>
      <w:r w:rsidR="00695BDA" w:rsidRPr="00A019AE">
        <w:rPr>
          <w:i/>
          <w:iCs/>
        </w:rPr>
        <w:t>ure</w:t>
      </w:r>
      <w:r w:rsidRPr="00A019AE">
        <w:rPr>
          <w:i/>
          <w:iCs/>
        </w:rPr>
        <w:t xml:space="preserve"> Commun</w:t>
      </w:r>
      <w:r w:rsidR="00695BDA" w:rsidRPr="00A019AE">
        <w:rPr>
          <w:i/>
          <w:iCs/>
        </w:rPr>
        <w:t>ication</w:t>
      </w:r>
      <w:r w:rsidRPr="00A019AE">
        <w:t xml:space="preserve">. </w:t>
      </w:r>
      <w:r w:rsidRPr="00A019AE">
        <w:rPr>
          <w:b/>
        </w:rPr>
        <w:t>8</w:t>
      </w:r>
      <w:r w:rsidR="00695BDA" w:rsidRPr="00A019AE">
        <w:t xml:space="preserve">, </w:t>
      </w:r>
      <w:r w:rsidRPr="00A019AE">
        <w:t>15834 (2017).</w:t>
      </w:r>
    </w:p>
    <w:p w14:paraId="704B99A4" w14:textId="60190492" w:rsidR="00AC6962" w:rsidRPr="00A019AE" w:rsidRDefault="00AC6962" w:rsidP="00A019AE">
      <w:pPr>
        <w:pStyle w:val="EndNoteBibliography"/>
      </w:pPr>
      <w:r w:rsidRPr="00A019AE">
        <w:t>33</w:t>
      </w:r>
      <w:r w:rsidR="00877BF6" w:rsidRPr="00A019AE">
        <w:t>.</w:t>
      </w:r>
      <w:r w:rsidRPr="00A019AE">
        <w:tab/>
        <w:t>Overduin, S. A., d'Avella, A., Carmena, J. M.</w:t>
      </w:r>
      <w:r w:rsidR="00877BF6" w:rsidRPr="00A019AE">
        <w:t xml:space="preserve">, </w:t>
      </w:r>
      <w:r w:rsidRPr="00A019AE">
        <w:t xml:space="preserve">Bizzi, E. Microstimulation activates a handful of muscle synergies. </w:t>
      </w:r>
      <w:r w:rsidRPr="00A019AE">
        <w:rPr>
          <w:i/>
          <w:iCs/>
        </w:rPr>
        <w:t>Neuron</w:t>
      </w:r>
      <w:r w:rsidRPr="00A019AE">
        <w:t xml:space="preserve">. </w:t>
      </w:r>
      <w:r w:rsidRPr="00A019AE">
        <w:rPr>
          <w:b/>
        </w:rPr>
        <w:t>76</w:t>
      </w:r>
      <w:r w:rsidRPr="00A019AE">
        <w:t xml:space="preserve"> (6), 1071-1077 (2012).</w:t>
      </w:r>
    </w:p>
    <w:p w14:paraId="2A081F9D" w14:textId="31EFCC22" w:rsidR="00AC6962" w:rsidRPr="00A019AE" w:rsidRDefault="00AC6962" w:rsidP="00A019AE">
      <w:pPr>
        <w:pStyle w:val="EndNoteBibliography"/>
      </w:pPr>
      <w:r w:rsidRPr="00A019AE">
        <w:t>34</w:t>
      </w:r>
      <w:r w:rsidR="00AB25E1" w:rsidRPr="00A019AE">
        <w:t>.</w:t>
      </w:r>
      <w:r w:rsidRPr="00A019AE">
        <w:tab/>
        <w:t xml:space="preserve">Miyazaki, T. et al. Large Timescale </w:t>
      </w:r>
      <w:r w:rsidR="00AB25E1" w:rsidRPr="00A019AE">
        <w:t>interrogation of neuronal function by fiberless optogenetics using lanthanide micro-particles</w:t>
      </w:r>
      <w:r w:rsidRPr="00A019AE">
        <w:t xml:space="preserve">.  </w:t>
      </w:r>
      <w:r w:rsidR="008374AE" w:rsidRPr="00A019AE">
        <w:rPr>
          <w:i/>
          <w:iCs/>
        </w:rPr>
        <w:t>Cell Reports</w:t>
      </w:r>
      <w:r w:rsidR="008374AE" w:rsidRPr="00A019AE">
        <w:t xml:space="preserve">. </w:t>
      </w:r>
      <w:r w:rsidR="008374AE" w:rsidRPr="00A019AE">
        <w:rPr>
          <w:b/>
        </w:rPr>
        <w:t>26</w:t>
      </w:r>
      <w:r w:rsidR="008374AE" w:rsidRPr="00A019AE">
        <w:t xml:space="preserve"> (4)</w:t>
      </w:r>
      <w:r w:rsidR="00AB25E1" w:rsidRPr="00A019AE">
        <w:t xml:space="preserve">, </w:t>
      </w:r>
      <w:r w:rsidR="008374AE" w:rsidRPr="00A019AE">
        <w:t>1033-1043 (2019).</w:t>
      </w:r>
    </w:p>
    <w:p w14:paraId="7B23169A" w14:textId="07B448CD" w:rsidR="00AC6962" w:rsidRPr="00A019AE" w:rsidRDefault="00AC6962" w:rsidP="00A019AE">
      <w:pPr>
        <w:pStyle w:val="EndNoteBibliography"/>
      </w:pPr>
      <w:r w:rsidRPr="00A019AE">
        <w:t>35</w:t>
      </w:r>
      <w:r w:rsidR="008F3064" w:rsidRPr="00A019AE">
        <w:t>.</w:t>
      </w:r>
      <w:r w:rsidRPr="00A019AE">
        <w:tab/>
        <w:t xml:space="preserve">Yang, Y. et al. Wireless multilateral devices for optogenetic studies of individual and social behaviors. </w:t>
      </w:r>
      <w:r w:rsidRPr="00A019AE">
        <w:rPr>
          <w:i/>
          <w:iCs/>
        </w:rPr>
        <w:t>Nature Neuroscience</w:t>
      </w:r>
      <w:r w:rsidRPr="00A019AE">
        <w:t xml:space="preserve">. </w:t>
      </w:r>
      <w:r w:rsidRPr="00A019AE">
        <w:rPr>
          <w:b/>
        </w:rPr>
        <w:t>24</w:t>
      </w:r>
      <w:r w:rsidRPr="00A019AE">
        <w:t xml:space="preserve"> (7), 1035-1045 (2021).</w:t>
      </w:r>
    </w:p>
    <w:p w14:paraId="516613C2" w14:textId="28F98E87" w:rsidR="00AC6962" w:rsidRPr="00A019AE" w:rsidRDefault="00AC6962" w:rsidP="00A019AE">
      <w:pPr>
        <w:pStyle w:val="EndNoteBibliography"/>
      </w:pPr>
      <w:r w:rsidRPr="00A019AE">
        <w:t>36</w:t>
      </w:r>
      <w:r w:rsidR="008F3064" w:rsidRPr="00A019AE">
        <w:t>.</w:t>
      </w:r>
      <w:r w:rsidRPr="00A019AE">
        <w:tab/>
        <w:t xml:space="preserve">Kampasi, K. et al. Fiberless multicolor neural optoelectrode for in vivo circuit analysis.  </w:t>
      </w:r>
      <w:r w:rsidR="008374AE" w:rsidRPr="00A019AE">
        <w:rPr>
          <w:i/>
          <w:iCs/>
        </w:rPr>
        <w:t>Sci</w:t>
      </w:r>
      <w:r w:rsidR="008F3064" w:rsidRPr="00A019AE">
        <w:rPr>
          <w:i/>
          <w:iCs/>
        </w:rPr>
        <w:t>entific</w:t>
      </w:r>
      <w:r w:rsidR="008374AE" w:rsidRPr="00A019AE">
        <w:rPr>
          <w:i/>
          <w:iCs/>
        </w:rPr>
        <w:t xml:space="preserve"> Rep</w:t>
      </w:r>
      <w:r w:rsidR="008F3064" w:rsidRPr="00A019AE">
        <w:rPr>
          <w:i/>
          <w:iCs/>
        </w:rPr>
        <w:t>orts</w:t>
      </w:r>
      <w:r w:rsidR="008374AE" w:rsidRPr="00A019AE">
        <w:t xml:space="preserve">. </w:t>
      </w:r>
      <w:r w:rsidR="008374AE" w:rsidRPr="00A019AE">
        <w:rPr>
          <w:b/>
          <w:bCs/>
        </w:rPr>
        <w:t>6</w:t>
      </w:r>
      <w:r w:rsidR="008F3064" w:rsidRPr="00A019AE">
        <w:t xml:space="preserve">, </w:t>
      </w:r>
      <w:r w:rsidR="008374AE" w:rsidRPr="00A019AE">
        <w:t>30961 (2016).</w:t>
      </w:r>
    </w:p>
    <w:p w14:paraId="716B5836" w14:textId="7ECF4D0E" w:rsidR="00AC6962" w:rsidRPr="00A019AE" w:rsidRDefault="00AC6962" w:rsidP="00A019AE">
      <w:pPr>
        <w:pStyle w:val="EndNoteBibliography"/>
      </w:pPr>
      <w:r w:rsidRPr="00A019AE">
        <w:t>37</w:t>
      </w:r>
      <w:r w:rsidR="006D1AF2" w:rsidRPr="00A019AE">
        <w:t>.</w:t>
      </w:r>
      <w:r w:rsidRPr="00A019AE">
        <w:tab/>
        <w:t>Allen, B. D., Singer, A. C.</w:t>
      </w:r>
      <w:r w:rsidR="006D1AF2" w:rsidRPr="00A019AE">
        <w:t xml:space="preserve">, </w:t>
      </w:r>
      <w:r w:rsidRPr="00A019AE">
        <w:t xml:space="preserve">Boyden, E. S. Principles of designing interpretable optogenetic behavior experiments.  </w:t>
      </w:r>
      <w:r w:rsidR="006D1AF2" w:rsidRPr="00A019AE">
        <w:rPr>
          <w:i/>
          <w:iCs/>
        </w:rPr>
        <w:t>Learning &amp; Memory</w:t>
      </w:r>
      <w:r w:rsidR="008374AE" w:rsidRPr="00A019AE">
        <w:t xml:space="preserve">. </w:t>
      </w:r>
      <w:r w:rsidR="008374AE" w:rsidRPr="00A019AE">
        <w:rPr>
          <w:b/>
        </w:rPr>
        <w:t>22</w:t>
      </w:r>
      <w:r w:rsidR="008374AE" w:rsidRPr="00A019AE">
        <w:t xml:space="preserve"> (4)</w:t>
      </w:r>
      <w:r w:rsidR="006D1AF2" w:rsidRPr="00A019AE">
        <w:t xml:space="preserve">, </w:t>
      </w:r>
      <w:r w:rsidR="008374AE" w:rsidRPr="00A019AE">
        <w:t>232-</w:t>
      </w:r>
      <w:r w:rsidR="006D1AF2" w:rsidRPr="00A019AE">
        <w:t>23</w:t>
      </w:r>
      <w:r w:rsidR="008374AE" w:rsidRPr="00A019AE">
        <w:t>8 (2015).</w:t>
      </w:r>
    </w:p>
    <w:p w14:paraId="1B0E3ED8" w14:textId="13503E57" w:rsidR="00AC6962" w:rsidRPr="00A019AE" w:rsidRDefault="00AC6962" w:rsidP="00A019AE">
      <w:pPr>
        <w:pStyle w:val="EndNoteBibliography"/>
      </w:pPr>
      <w:r w:rsidRPr="00A019AE">
        <w:t>38</w:t>
      </w:r>
      <w:r w:rsidR="00F22B8F" w:rsidRPr="00A019AE">
        <w:t>.</w:t>
      </w:r>
      <w:r w:rsidRPr="00A019AE">
        <w:tab/>
        <w:t xml:space="preserve">Packer, A. M. et al. </w:t>
      </w:r>
      <w:r w:rsidR="008374AE" w:rsidRPr="00A019AE">
        <w:rPr>
          <w:i/>
          <w:iCs/>
        </w:rPr>
        <w:t>Nat</w:t>
      </w:r>
      <w:r w:rsidR="00F22B8F" w:rsidRPr="00A019AE">
        <w:rPr>
          <w:i/>
          <w:iCs/>
        </w:rPr>
        <w:t>ure</w:t>
      </w:r>
      <w:r w:rsidR="008374AE" w:rsidRPr="00A019AE">
        <w:rPr>
          <w:i/>
          <w:iCs/>
        </w:rPr>
        <w:t xml:space="preserve"> Methods</w:t>
      </w:r>
      <w:r w:rsidR="008374AE" w:rsidRPr="00A019AE">
        <w:t xml:space="preserve">. </w:t>
      </w:r>
      <w:r w:rsidR="008374AE" w:rsidRPr="00A019AE">
        <w:rPr>
          <w:b/>
        </w:rPr>
        <w:t>9</w:t>
      </w:r>
      <w:r w:rsidR="00F22B8F" w:rsidRPr="00A019AE">
        <w:t xml:space="preserve">, </w:t>
      </w:r>
      <w:r w:rsidR="008374AE" w:rsidRPr="00A019AE">
        <w:t>1202-1205 (2012).</w:t>
      </w:r>
    </w:p>
    <w:p w14:paraId="6B2B1AA9" w14:textId="78E5983C" w:rsidR="006E4797" w:rsidRPr="00A019AE" w:rsidRDefault="005A26AB" w:rsidP="00A019AE">
      <w:pPr>
        <w:pBdr>
          <w:top w:val="nil"/>
          <w:left w:val="nil"/>
          <w:bottom w:val="nil"/>
          <w:right w:val="nil"/>
          <w:between w:val="nil"/>
        </w:pBdr>
        <w:rPr>
          <w:color w:val="7F7F7F"/>
        </w:rPr>
      </w:pPr>
      <w:r w:rsidRPr="00A019AE">
        <w:rPr>
          <w:color w:val="7F7F7F"/>
        </w:rPr>
        <w:fldChar w:fldCharType="end"/>
      </w:r>
    </w:p>
    <w:sectPr w:rsidR="006E4797" w:rsidRPr="00A019AE" w:rsidSect="00A019AE">
      <w:headerReference w:type="even" r:id="rId15"/>
      <w:headerReference w:type="default" r:id="rId16"/>
      <w:footerReference w:type="even" r:id="rId17"/>
      <w:footerReference w:type="default" r:id="rId18"/>
      <w:headerReference w:type="first" r:id="rId19"/>
      <w:footerReference w:type="first" r:id="rId20"/>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4FB68" w14:textId="77777777" w:rsidR="00AE5993" w:rsidRDefault="00AE5993">
      <w:r>
        <w:separator/>
      </w:r>
    </w:p>
  </w:endnote>
  <w:endnote w:type="continuationSeparator" w:id="0">
    <w:p w14:paraId="1EE934E0" w14:textId="77777777" w:rsidR="00AE5993" w:rsidRDefault="00AE59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톀Ó怀"/>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F004D8" w:rsidRDefault="00F004D8">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180F3" w14:textId="77777777" w:rsidR="00F004D8" w:rsidRDefault="00F004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0EC07" w14:textId="77777777" w:rsidR="00F004D8" w:rsidRDefault="00F004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DE0D68" w14:textId="77777777" w:rsidR="00AE5993" w:rsidRDefault="00AE5993">
      <w:r>
        <w:separator/>
      </w:r>
    </w:p>
  </w:footnote>
  <w:footnote w:type="continuationSeparator" w:id="0">
    <w:p w14:paraId="400CEE27" w14:textId="77777777" w:rsidR="00AE5993" w:rsidRDefault="00AE59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F004D8" w:rsidRDefault="00F004D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F004D8" w:rsidRDefault="00F004D8">
    <w:pPr>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0AFB54E" w:rsidR="00F004D8" w:rsidRPr="00665F9F" w:rsidRDefault="00F004D8" w:rsidP="00665F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96FFC"/>
    <w:multiLevelType w:val="hybridMultilevel"/>
    <w:tmpl w:val="C040059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1D9753B0"/>
    <w:multiLevelType w:val="multilevel"/>
    <w:tmpl w:val="7CF0A5DA"/>
    <w:lvl w:ilvl="0">
      <w:start w:val="1"/>
      <w:numFmt w:val="decimal"/>
      <w:lvlText w:val="%1."/>
      <w:lvlJc w:val="left"/>
      <w:pPr>
        <w:ind w:left="360" w:hanging="360"/>
      </w:pPr>
      <w:rPr>
        <w:rFonts w:hint="default"/>
      </w:rPr>
    </w:lvl>
    <w:lvl w:ilvl="1">
      <w:start w:val="1"/>
      <w:numFmt w:val="decimal"/>
      <w:lvlText w:val="%1.%2."/>
      <w:lvlJc w:val="left"/>
      <w:pPr>
        <w:ind w:left="7307" w:hanging="360"/>
      </w:pPr>
      <w:rPr>
        <w:rFonts w:hint="default"/>
      </w:rPr>
    </w:lvl>
    <w:lvl w:ilvl="2">
      <w:start w:val="1"/>
      <w:numFmt w:val="decimal"/>
      <w:lvlText w:val="%1.%2.%3."/>
      <w:lvlJc w:val="left"/>
      <w:pPr>
        <w:ind w:left="4689"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03B3338"/>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EF6456D"/>
    <w:multiLevelType w:val="multilevel"/>
    <w:tmpl w:val="ECBC6BCA"/>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F626A58"/>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4E327B6"/>
    <w:multiLevelType w:val="hybridMultilevel"/>
    <w:tmpl w:val="4DDC898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B012FF1"/>
    <w:multiLevelType w:val="hybridMultilevel"/>
    <w:tmpl w:val="E4BEE38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7E8E71E7"/>
    <w:multiLevelType w:val="multilevel"/>
    <w:tmpl w:val="371460A6"/>
    <w:lvl w:ilvl="0">
      <w:start w:val="1"/>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5"/>
  </w:num>
  <w:num w:numId="2">
    <w:abstractNumId w:val="9"/>
  </w:num>
  <w:num w:numId="3">
    <w:abstractNumId w:val="17"/>
  </w:num>
  <w:num w:numId="4">
    <w:abstractNumId w:val="2"/>
  </w:num>
  <w:num w:numId="5">
    <w:abstractNumId w:val="11"/>
  </w:num>
  <w:num w:numId="6">
    <w:abstractNumId w:val="16"/>
  </w:num>
  <w:num w:numId="7">
    <w:abstractNumId w:val="6"/>
  </w:num>
  <w:num w:numId="8">
    <w:abstractNumId w:val="8"/>
  </w:num>
  <w:num w:numId="9">
    <w:abstractNumId w:val="3"/>
  </w:num>
  <w:num w:numId="10">
    <w:abstractNumId w:val="7"/>
  </w:num>
  <w:num w:numId="11">
    <w:abstractNumId w:val="10"/>
  </w:num>
  <w:num w:numId="12">
    <w:abstractNumId w:val="4"/>
  </w:num>
  <w:num w:numId="13">
    <w:abstractNumId w:val="15"/>
  </w:num>
  <w:num w:numId="14">
    <w:abstractNumId w:val="18"/>
  </w:num>
  <w:num w:numId="15">
    <w:abstractNumId w:val="0"/>
  </w:num>
  <w:num w:numId="16">
    <w:abstractNumId w:val="19"/>
  </w:num>
  <w:num w:numId="17">
    <w:abstractNumId w:val="12"/>
  </w:num>
  <w:num w:numId="18">
    <w:abstractNumId w:val="14"/>
  </w:num>
  <w:num w:numId="19">
    <w:abstractNumId w:val="12"/>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1"/>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yNDQwMLEwtjAxNjFW0lEKTi0uzszPAykwqQUAzXOm+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sa99fz4fswdresvs7pa5p8vwws90a92taw&quot;&gt;Striatal bilateral control of skilled motor behavior&lt;record-ids&gt;&lt;item&gt;1&lt;/item&gt;&lt;item&gt;3&lt;/item&gt;&lt;item&gt;4&lt;/item&gt;&lt;item&gt;14&lt;/item&gt;&lt;item&gt;15&lt;/item&gt;&lt;item&gt;16&lt;/item&gt;&lt;item&gt;18&lt;/item&gt;&lt;item&gt;19&lt;/item&gt;&lt;item&gt;23&lt;/item&gt;&lt;item&gt;24&lt;/item&gt;&lt;item&gt;29&lt;/item&gt;&lt;item&gt;30&lt;/item&gt;&lt;item&gt;32&lt;/item&gt;&lt;item&gt;44&lt;/item&gt;&lt;item&gt;45&lt;/item&gt;&lt;item&gt;46&lt;/item&gt;&lt;item&gt;48&lt;/item&gt;&lt;item&gt;50&lt;/item&gt;&lt;item&gt;56&lt;/item&gt;&lt;item&gt;57&lt;/item&gt;&lt;item&gt;58&lt;/item&gt;&lt;item&gt;62&lt;/item&gt;&lt;item&gt;69&lt;/item&gt;&lt;item&gt;70&lt;/item&gt;&lt;item&gt;74&lt;/item&gt;&lt;item&gt;75&lt;/item&gt;&lt;item&gt;76&lt;/item&gt;&lt;item&gt;77&lt;/item&gt;&lt;item&gt;78&lt;/item&gt;&lt;item&gt;79&lt;/item&gt;&lt;item&gt;81&lt;/item&gt;&lt;item&gt;82&lt;/item&gt;&lt;item&gt;83&lt;/item&gt;&lt;item&gt;84&lt;/item&gt;&lt;item&gt;85&lt;/item&gt;&lt;item&gt;86&lt;/item&gt;&lt;item&gt;87&lt;/item&gt;&lt;item&gt;88&lt;/item&gt;&lt;/record-ids&gt;&lt;/item&gt;&lt;/Libraries&gt;"/>
  </w:docVars>
  <w:rsids>
    <w:rsidRoot w:val="006E4797"/>
    <w:rsid w:val="00000BBA"/>
    <w:rsid w:val="00004592"/>
    <w:rsid w:val="00010161"/>
    <w:rsid w:val="00011D6B"/>
    <w:rsid w:val="00012DF2"/>
    <w:rsid w:val="00012F1A"/>
    <w:rsid w:val="000156AC"/>
    <w:rsid w:val="00021185"/>
    <w:rsid w:val="00024EDE"/>
    <w:rsid w:val="000260ED"/>
    <w:rsid w:val="00031BDB"/>
    <w:rsid w:val="0003477C"/>
    <w:rsid w:val="00035ED2"/>
    <w:rsid w:val="00036C66"/>
    <w:rsid w:val="000419A0"/>
    <w:rsid w:val="000446F1"/>
    <w:rsid w:val="00046F35"/>
    <w:rsid w:val="0005644F"/>
    <w:rsid w:val="00056662"/>
    <w:rsid w:val="00057153"/>
    <w:rsid w:val="00061CDE"/>
    <w:rsid w:val="00064BE3"/>
    <w:rsid w:val="000661F2"/>
    <w:rsid w:val="00066E05"/>
    <w:rsid w:val="00066F2F"/>
    <w:rsid w:val="00067D8B"/>
    <w:rsid w:val="00074E0B"/>
    <w:rsid w:val="00082BB9"/>
    <w:rsid w:val="000843AC"/>
    <w:rsid w:val="00085113"/>
    <w:rsid w:val="00091418"/>
    <w:rsid w:val="000917EB"/>
    <w:rsid w:val="00092256"/>
    <w:rsid w:val="000933DA"/>
    <w:rsid w:val="00094685"/>
    <w:rsid w:val="000B009A"/>
    <w:rsid w:val="000B640F"/>
    <w:rsid w:val="000C467D"/>
    <w:rsid w:val="000D10DA"/>
    <w:rsid w:val="000D1FD9"/>
    <w:rsid w:val="000D3AB6"/>
    <w:rsid w:val="000E188C"/>
    <w:rsid w:val="000E347C"/>
    <w:rsid w:val="000E63DF"/>
    <w:rsid w:val="000F3FB4"/>
    <w:rsid w:val="000F45FD"/>
    <w:rsid w:val="000F59DE"/>
    <w:rsid w:val="000F5D23"/>
    <w:rsid w:val="000F7E9F"/>
    <w:rsid w:val="001056CB"/>
    <w:rsid w:val="00110419"/>
    <w:rsid w:val="001148CE"/>
    <w:rsid w:val="00122BC5"/>
    <w:rsid w:val="001230D7"/>
    <w:rsid w:val="00132B3B"/>
    <w:rsid w:val="0013329E"/>
    <w:rsid w:val="0013338D"/>
    <w:rsid w:val="00140959"/>
    <w:rsid w:val="00151975"/>
    <w:rsid w:val="00155B95"/>
    <w:rsid w:val="00160336"/>
    <w:rsid w:val="00161AA8"/>
    <w:rsid w:val="00163F42"/>
    <w:rsid w:val="00164E55"/>
    <w:rsid w:val="00166112"/>
    <w:rsid w:val="00171E5C"/>
    <w:rsid w:val="00172E9F"/>
    <w:rsid w:val="0017464E"/>
    <w:rsid w:val="001755A5"/>
    <w:rsid w:val="00176239"/>
    <w:rsid w:val="00180A31"/>
    <w:rsid w:val="001820C1"/>
    <w:rsid w:val="00183808"/>
    <w:rsid w:val="0019075B"/>
    <w:rsid w:val="00190FE1"/>
    <w:rsid w:val="001954F8"/>
    <w:rsid w:val="001A057F"/>
    <w:rsid w:val="001A4410"/>
    <w:rsid w:val="001A51A2"/>
    <w:rsid w:val="001A6BDF"/>
    <w:rsid w:val="001B06FD"/>
    <w:rsid w:val="001B16B0"/>
    <w:rsid w:val="001B36B1"/>
    <w:rsid w:val="001B5042"/>
    <w:rsid w:val="001B5376"/>
    <w:rsid w:val="001B5FAD"/>
    <w:rsid w:val="001B75B3"/>
    <w:rsid w:val="001C3A7C"/>
    <w:rsid w:val="001C4EE0"/>
    <w:rsid w:val="001D0B2A"/>
    <w:rsid w:val="001D1158"/>
    <w:rsid w:val="001D23DD"/>
    <w:rsid w:val="001D3CB9"/>
    <w:rsid w:val="001D4B92"/>
    <w:rsid w:val="001E3174"/>
    <w:rsid w:val="001E3979"/>
    <w:rsid w:val="001F1079"/>
    <w:rsid w:val="001F75ED"/>
    <w:rsid w:val="002077D1"/>
    <w:rsid w:val="00210753"/>
    <w:rsid w:val="0021449E"/>
    <w:rsid w:val="00216025"/>
    <w:rsid w:val="002208B4"/>
    <w:rsid w:val="00223CEC"/>
    <w:rsid w:val="00230EC5"/>
    <w:rsid w:val="002329FF"/>
    <w:rsid w:val="00243F4A"/>
    <w:rsid w:val="00244E2E"/>
    <w:rsid w:val="00247080"/>
    <w:rsid w:val="002519BF"/>
    <w:rsid w:val="002525AE"/>
    <w:rsid w:val="0025504D"/>
    <w:rsid w:val="00255369"/>
    <w:rsid w:val="00255FD4"/>
    <w:rsid w:val="00260381"/>
    <w:rsid w:val="00260851"/>
    <w:rsid w:val="002618DA"/>
    <w:rsid w:val="00261D44"/>
    <w:rsid w:val="00265BF4"/>
    <w:rsid w:val="002674A4"/>
    <w:rsid w:val="00273FE7"/>
    <w:rsid w:val="00275C44"/>
    <w:rsid w:val="002931B2"/>
    <w:rsid w:val="00293CAC"/>
    <w:rsid w:val="002951A4"/>
    <w:rsid w:val="00295A4D"/>
    <w:rsid w:val="00297ADD"/>
    <w:rsid w:val="002A123C"/>
    <w:rsid w:val="002A2A73"/>
    <w:rsid w:val="002A2F19"/>
    <w:rsid w:val="002A3153"/>
    <w:rsid w:val="002A5AF8"/>
    <w:rsid w:val="002B1A57"/>
    <w:rsid w:val="002B3EE7"/>
    <w:rsid w:val="002B76DE"/>
    <w:rsid w:val="002C1A0B"/>
    <w:rsid w:val="002C333B"/>
    <w:rsid w:val="002C4CAC"/>
    <w:rsid w:val="002C5E05"/>
    <w:rsid w:val="002D3F9A"/>
    <w:rsid w:val="002D6DA7"/>
    <w:rsid w:val="002D7BD9"/>
    <w:rsid w:val="002E0F04"/>
    <w:rsid w:val="002E3263"/>
    <w:rsid w:val="002E5AEC"/>
    <w:rsid w:val="002F32A5"/>
    <w:rsid w:val="002F37EE"/>
    <w:rsid w:val="0030393C"/>
    <w:rsid w:val="00307602"/>
    <w:rsid w:val="00313DD9"/>
    <w:rsid w:val="00321F02"/>
    <w:rsid w:val="00322380"/>
    <w:rsid w:val="00322B6F"/>
    <w:rsid w:val="00332706"/>
    <w:rsid w:val="00333C80"/>
    <w:rsid w:val="00334050"/>
    <w:rsid w:val="00334C3D"/>
    <w:rsid w:val="00335AAA"/>
    <w:rsid w:val="003415D7"/>
    <w:rsid w:val="00342277"/>
    <w:rsid w:val="003441F3"/>
    <w:rsid w:val="00350E84"/>
    <w:rsid w:val="00351087"/>
    <w:rsid w:val="00352134"/>
    <w:rsid w:val="003523A7"/>
    <w:rsid w:val="00352511"/>
    <w:rsid w:val="0035793D"/>
    <w:rsid w:val="00360020"/>
    <w:rsid w:val="00361D7B"/>
    <w:rsid w:val="00366C74"/>
    <w:rsid w:val="00366D52"/>
    <w:rsid w:val="003671C5"/>
    <w:rsid w:val="003677ED"/>
    <w:rsid w:val="0037274F"/>
    <w:rsid w:val="00373F73"/>
    <w:rsid w:val="0037538B"/>
    <w:rsid w:val="00377EF1"/>
    <w:rsid w:val="00380BFE"/>
    <w:rsid w:val="00381075"/>
    <w:rsid w:val="00381BE9"/>
    <w:rsid w:val="00381FBD"/>
    <w:rsid w:val="00385E8C"/>
    <w:rsid w:val="003860E2"/>
    <w:rsid w:val="00387198"/>
    <w:rsid w:val="00395F8F"/>
    <w:rsid w:val="003A231F"/>
    <w:rsid w:val="003A51A0"/>
    <w:rsid w:val="003B3E2E"/>
    <w:rsid w:val="003B4004"/>
    <w:rsid w:val="003B42EC"/>
    <w:rsid w:val="003B60FD"/>
    <w:rsid w:val="003B6755"/>
    <w:rsid w:val="003C1A2B"/>
    <w:rsid w:val="003C37CA"/>
    <w:rsid w:val="003C56A9"/>
    <w:rsid w:val="003C796B"/>
    <w:rsid w:val="003D0FA6"/>
    <w:rsid w:val="003D2A10"/>
    <w:rsid w:val="003D52B4"/>
    <w:rsid w:val="003E0F96"/>
    <w:rsid w:val="003E20F3"/>
    <w:rsid w:val="003E3224"/>
    <w:rsid w:val="003E419E"/>
    <w:rsid w:val="003E5F06"/>
    <w:rsid w:val="003F19B7"/>
    <w:rsid w:val="003F2E80"/>
    <w:rsid w:val="003F5C95"/>
    <w:rsid w:val="0040096D"/>
    <w:rsid w:val="0040200F"/>
    <w:rsid w:val="00403C2D"/>
    <w:rsid w:val="00404B3D"/>
    <w:rsid w:val="0040605A"/>
    <w:rsid w:val="004072D5"/>
    <w:rsid w:val="0041393D"/>
    <w:rsid w:val="004177B6"/>
    <w:rsid w:val="00420A5C"/>
    <w:rsid w:val="004219B4"/>
    <w:rsid w:val="00434EF0"/>
    <w:rsid w:val="0043579F"/>
    <w:rsid w:val="00436E00"/>
    <w:rsid w:val="00436E59"/>
    <w:rsid w:val="00444EBB"/>
    <w:rsid w:val="004469CD"/>
    <w:rsid w:val="00446E91"/>
    <w:rsid w:val="00453997"/>
    <w:rsid w:val="00454579"/>
    <w:rsid w:val="00454D0C"/>
    <w:rsid w:val="00463AA3"/>
    <w:rsid w:val="00465236"/>
    <w:rsid w:val="0046621A"/>
    <w:rsid w:val="0047285B"/>
    <w:rsid w:val="004731D2"/>
    <w:rsid w:val="0047488D"/>
    <w:rsid w:val="004804F3"/>
    <w:rsid w:val="00481DEA"/>
    <w:rsid w:val="00484671"/>
    <w:rsid w:val="00486662"/>
    <w:rsid w:val="004928DF"/>
    <w:rsid w:val="0049481A"/>
    <w:rsid w:val="004A1AAF"/>
    <w:rsid w:val="004B03CC"/>
    <w:rsid w:val="004B27CF"/>
    <w:rsid w:val="004B361C"/>
    <w:rsid w:val="004B5265"/>
    <w:rsid w:val="004B547F"/>
    <w:rsid w:val="004B79EB"/>
    <w:rsid w:val="004B7EFE"/>
    <w:rsid w:val="004C068E"/>
    <w:rsid w:val="004C1718"/>
    <w:rsid w:val="004C45C5"/>
    <w:rsid w:val="004D4012"/>
    <w:rsid w:val="004D5D0B"/>
    <w:rsid w:val="004D6302"/>
    <w:rsid w:val="004E130F"/>
    <w:rsid w:val="004E1F22"/>
    <w:rsid w:val="004E3D20"/>
    <w:rsid w:val="004F0267"/>
    <w:rsid w:val="004F0274"/>
    <w:rsid w:val="004F5C89"/>
    <w:rsid w:val="00500139"/>
    <w:rsid w:val="00502CBA"/>
    <w:rsid w:val="00506756"/>
    <w:rsid w:val="005070CC"/>
    <w:rsid w:val="0051184E"/>
    <w:rsid w:val="00512ECF"/>
    <w:rsid w:val="0052022F"/>
    <w:rsid w:val="00520979"/>
    <w:rsid w:val="00520B09"/>
    <w:rsid w:val="00522C5F"/>
    <w:rsid w:val="0052375B"/>
    <w:rsid w:val="00527DEE"/>
    <w:rsid w:val="0053114F"/>
    <w:rsid w:val="005311AA"/>
    <w:rsid w:val="005314B6"/>
    <w:rsid w:val="00531682"/>
    <w:rsid w:val="00531D76"/>
    <w:rsid w:val="00533550"/>
    <w:rsid w:val="00534469"/>
    <w:rsid w:val="00534744"/>
    <w:rsid w:val="00537EFC"/>
    <w:rsid w:val="00542CA4"/>
    <w:rsid w:val="00544598"/>
    <w:rsid w:val="0054777B"/>
    <w:rsid w:val="005504C3"/>
    <w:rsid w:val="00551D82"/>
    <w:rsid w:val="005553E1"/>
    <w:rsid w:val="005632E6"/>
    <w:rsid w:val="005637B0"/>
    <w:rsid w:val="00563DC0"/>
    <w:rsid w:val="00570BC8"/>
    <w:rsid w:val="00574574"/>
    <w:rsid w:val="00587D5F"/>
    <w:rsid w:val="00595CFE"/>
    <w:rsid w:val="00596C9F"/>
    <w:rsid w:val="005A04D5"/>
    <w:rsid w:val="005A26AB"/>
    <w:rsid w:val="005B092D"/>
    <w:rsid w:val="005B246A"/>
    <w:rsid w:val="005B4BB3"/>
    <w:rsid w:val="005C05F5"/>
    <w:rsid w:val="005C183B"/>
    <w:rsid w:val="005C29C2"/>
    <w:rsid w:val="005C3143"/>
    <w:rsid w:val="005C348C"/>
    <w:rsid w:val="005C4707"/>
    <w:rsid w:val="005D2638"/>
    <w:rsid w:val="005D4505"/>
    <w:rsid w:val="005D5478"/>
    <w:rsid w:val="005D72A5"/>
    <w:rsid w:val="005E159D"/>
    <w:rsid w:val="005F364A"/>
    <w:rsid w:val="005F41BA"/>
    <w:rsid w:val="005F44BD"/>
    <w:rsid w:val="006046D3"/>
    <w:rsid w:val="00607712"/>
    <w:rsid w:val="00610908"/>
    <w:rsid w:val="00613212"/>
    <w:rsid w:val="0062092C"/>
    <w:rsid w:val="00620B64"/>
    <w:rsid w:val="00622578"/>
    <w:rsid w:val="00622FE7"/>
    <w:rsid w:val="006235D8"/>
    <w:rsid w:val="006238B4"/>
    <w:rsid w:val="006244EC"/>
    <w:rsid w:val="006268FF"/>
    <w:rsid w:val="00640415"/>
    <w:rsid w:val="006416BE"/>
    <w:rsid w:val="006426D5"/>
    <w:rsid w:val="00643339"/>
    <w:rsid w:val="00643E5D"/>
    <w:rsid w:val="00645681"/>
    <w:rsid w:val="00656090"/>
    <w:rsid w:val="00657AB5"/>
    <w:rsid w:val="00657E98"/>
    <w:rsid w:val="00660140"/>
    <w:rsid w:val="00662F75"/>
    <w:rsid w:val="006633B1"/>
    <w:rsid w:val="00665F9F"/>
    <w:rsid w:val="0066619C"/>
    <w:rsid w:val="0066763A"/>
    <w:rsid w:val="00671546"/>
    <w:rsid w:val="006763CA"/>
    <w:rsid w:val="00682C88"/>
    <w:rsid w:val="00684243"/>
    <w:rsid w:val="00695BDA"/>
    <w:rsid w:val="006A1030"/>
    <w:rsid w:val="006A63A0"/>
    <w:rsid w:val="006A654E"/>
    <w:rsid w:val="006A781F"/>
    <w:rsid w:val="006B0066"/>
    <w:rsid w:val="006B3615"/>
    <w:rsid w:val="006C11F8"/>
    <w:rsid w:val="006C1E97"/>
    <w:rsid w:val="006C3A52"/>
    <w:rsid w:val="006C3AE6"/>
    <w:rsid w:val="006C46AA"/>
    <w:rsid w:val="006C59BD"/>
    <w:rsid w:val="006C7E0F"/>
    <w:rsid w:val="006D1AF2"/>
    <w:rsid w:val="006D303B"/>
    <w:rsid w:val="006D7C29"/>
    <w:rsid w:val="006D7FE7"/>
    <w:rsid w:val="006E4188"/>
    <w:rsid w:val="006E4797"/>
    <w:rsid w:val="006E4E2C"/>
    <w:rsid w:val="006F3726"/>
    <w:rsid w:val="006F5A78"/>
    <w:rsid w:val="006F5D16"/>
    <w:rsid w:val="006F6DA9"/>
    <w:rsid w:val="00700D13"/>
    <w:rsid w:val="0070444F"/>
    <w:rsid w:val="007062B8"/>
    <w:rsid w:val="0070672B"/>
    <w:rsid w:val="0070703A"/>
    <w:rsid w:val="007110FE"/>
    <w:rsid w:val="0071405F"/>
    <w:rsid w:val="007158B3"/>
    <w:rsid w:val="00721541"/>
    <w:rsid w:val="00724891"/>
    <w:rsid w:val="00732BF9"/>
    <w:rsid w:val="00734BCD"/>
    <w:rsid w:val="00734FBC"/>
    <w:rsid w:val="00737430"/>
    <w:rsid w:val="00742600"/>
    <w:rsid w:val="0074678B"/>
    <w:rsid w:val="007476CF"/>
    <w:rsid w:val="00750D96"/>
    <w:rsid w:val="007512D5"/>
    <w:rsid w:val="007515CA"/>
    <w:rsid w:val="00752D99"/>
    <w:rsid w:val="0075396D"/>
    <w:rsid w:val="00757B75"/>
    <w:rsid w:val="007627B4"/>
    <w:rsid w:val="00764F28"/>
    <w:rsid w:val="0076640E"/>
    <w:rsid w:val="007665D8"/>
    <w:rsid w:val="007666EF"/>
    <w:rsid w:val="007669F3"/>
    <w:rsid w:val="00766F6F"/>
    <w:rsid w:val="00767F58"/>
    <w:rsid w:val="00773A5A"/>
    <w:rsid w:val="00782885"/>
    <w:rsid w:val="0078289B"/>
    <w:rsid w:val="00782BD7"/>
    <w:rsid w:val="007844FE"/>
    <w:rsid w:val="007908A4"/>
    <w:rsid w:val="007919F6"/>
    <w:rsid w:val="007A0355"/>
    <w:rsid w:val="007A38E7"/>
    <w:rsid w:val="007A495D"/>
    <w:rsid w:val="007A609F"/>
    <w:rsid w:val="007A7004"/>
    <w:rsid w:val="007B217E"/>
    <w:rsid w:val="007B37B7"/>
    <w:rsid w:val="007C1003"/>
    <w:rsid w:val="007C1339"/>
    <w:rsid w:val="007C3B99"/>
    <w:rsid w:val="007C4831"/>
    <w:rsid w:val="007C54E7"/>
    <w:rsid w:val="007C76EA"/>
    <w:rsid w:val="007D6D9C"/>
    <w:rsid w:val="007E1414"/>
    <w:rsid w:val="007E4973"/>
    <w:rsid w:val="007E4BFD"/>
    <w:rsid w:val="007E5178"/>
    <w:rsid w:val="007E59B9"/>
    <w:rsid w:val="007F0BA0"/>
    <w:rsid w:val="007F3796"/>
    <w:rsid w:val="007F5D5F"/>
    <w:rsid w:val="007F7524"/>
    <w:rsid w:val="00801EF0"/>
    <w:rsid w:val="0080226F"/>
    <w:rsid w:val="008032A1"/>
    <w:rsid w:val="0080616F"/>
    <w:rsid w:val="00807B99"/>
    <w:rsid w:val="00807C10"/>
    <w:rsid w:val="00810D66"/>
    <w:rsid w:val="00811335"/>
    <w:rsid w:val="00812375"/>
    <w:rsid w:val="0081319C"/>
    <w:rsid w:val="00814EF5"/>
    <w:rsid w:val="008303D1"/>
    <w:rsid w:val="00835910"/>
    <w:rsid w:val="008374AE"/>
    <w:rsid w:val="0084279B"/>
    <w:rsid w:val="00842C8A"/>
    <w:rsid w:val="00843213"/>
    <w:rsid w:val="008450CD"/>
    <w:rsid w:val="008455E7"/>
    <w:rsid w:val="00845B6A"/>
    <w:rsid w:val="00845E71"/>
    <w:rsid w:val="00847883"/>
    <w:rsid w:val="00850E0D"/>
    <w:rsid w:val="0085131B"/>
    <w:rsid w:val="0085544D"/>
    <w:rsid w:val="00857911"/>
    <w:rsid w:val="00861507"/>
    <w:rsid w:val="00863CAD"/>
    <w:rsid w:val="00865B7B"/>
    <w:rsid w:val="00866B31"/>
    <w:rsid w:val="008725F9"/>
    <w:rsid w:val="00875539"/>
    <w:rsid w:val="00875584"/>
    <w:rsid w:val="00877BF6"/>
    <w:rsid w:val="00880B51"/>
    <w:rsid w:val="00882811"/>
    <w:rsid w:val="00885A80"/>
    <w:rsid w:val="008861C6"/>
    <w:rsid w:val="00886635"/>
    <w:rsid w:val="00886672"/>
    <w:rsid w:val="00893327"/>
    <w:rsid w:val="00893A8E"/>
    <w:rsid w:val="008A112F"/>
    <w:rsid w:val="008A1261"/>
    <w:rsid w:val="008A15B9"/>
    <w:rsid w:val="008A59D0"/>
    <w:rsid w:val="008A6572"/>
    <w:rsid w:val="008A6F53"/>
    <w:rsid w:val="008B2453"/>
    <w:rsid w:val="008B367C"/>
    <w:rsid w:val="008B55A2"/>
    <w:rsid w:val="008B5A26"/>
    <w:rsid w:val="008B6F74"/>
    <w:rsid w:val="008B7A52"/>
    <w:rsid w:val="008C2109"/>
    <w:rsid w:val="008C40B0"/>
    <w:rsid w:val="008C4374"/>
    <w:rsid w:val="008C4482"/>
    <w:rsid w:val="008C6355"/>
    <w:rsid w:val="008C76CB"/>
    <w:rsid w:val="008D10F6"/>
    <w:rsid w:val="008D592C"/>
    <w:rsid w:val="008D5AA4"/>
    <w:rsid w:val="008D7FFA"/>
    <w:rsid w:val="008E00B4"/>
    <w:rsid w:val="008E28F6"/>
    <w:rsid w:val="008F26B3"/>
    <w:rsid w:val="008F3064"/>
    <w:rsid w:val="008F4352"/>
    <w:rsid w:val="009015EB"/>
    <w:rsid w:val="009021B1"/>
    <w:rsid w:val="009100CF"/>
    <w:rsid w:val="00914DA5"/>
    <w:rsid w:val="00917DD5"/>
    <w:rsid w:val="009233F5"/>
    <w:rsid w:val="00924DB0"/>
    <w:rsid w:val="00927D09"/>
    <w:rsid w:val="00930F6E"/>
    <w:rsid w:val="0093102D"/>
    <w:rsid w:val="009341C0"/>
    <w:rsid w:val="00943169"/>
    <w:rsid w:val="009434E4"/>
    <w:rsid w:val="00947DDF"/>
    <w:rsid w:val="00951A9D"/>
    <w:rsid w:val="00953095"/>
    <w:rsid w:val="009538D1"/>
    <w:rsid w:val="00972228"/>
    <w:rsid w:val="00972E84"/>
    <w:rsid w:val="00980D2B"/>
    <w:rsid w:val="00980D2C"/>
    <w:rsid w:val="0099225E"/>
    <w:rsid w:val="009938BB"/>
    <w:rsid w:val="0099424C"/>
    <w:rsid w:val="00994FB5"/>
    <w:rsid w:val="00995E3B"/>
    <w:rsid w:val="0099688B"/>
    <w:rsid w:val="009968B6"/>
    <w:rsid w:val="009A076E"/>
    <w:rsid w:val="009A3899"/>
    <w:rsid w:val="009A3C6C"/>
    <w:rsid w:val="009A75A8"/>
    <w:rsid w:val="009B12CD"/>
    <w:rsid w:val="009B233A"/>
    <w:rsid w:val="009B33F5"/>
    <w:rsid w:val="009B399E"/>
    <w:rsid w:val="009C1C70"/>
    <w:rsid w:val="009C1E73"/>
    <w:rsid w:val="009C3172"/>
    <w:rsid w:val="009C4D1E"/>
    <w:rsid w:val="009C674E"/>
    <w:rsid w:val="009C69B6"/>
    <w:rsid w:val="009D0175"/>
    <w:rsid w:val="009E2396"/>
    <w:rsid w:val="009E3D10"/>
    <w:rsid w:val="009E6C24"/>
    <w:rsid w:val="009F11BC"/>
    <w:rsid w:val="009F34C4"/>
    <w:rsid w:val="00A00568"/>
    <w:rsid w:val="00A00BAB"/>
    <w:rsid w:val="00A019AE"/>
    <w:rsid w:val="00A03B58"/>
    <w:rsid w:val="00A04D89"/>
    <w:rsid w:val="00A06370"/>
    <w:rsid w:val="00A0648A"/>
    <w:rsid w:val="00A1362C"/>
    <w:rsid w:val="00A13700"/>
    <w:rsid w:val="00A14E5B"/>
    <w:rsid w:val="00A23110"/>
    <w:rsid w:val="00A24BBC"/>
    <w:rsid w:val="00A30321"/>
    <w:rsid w:val="00A33652"/>
    <w:rsid w:val="00A3425D"/>
    <w:rsid w:val="00A3491C"/>
    <w:rsid w:val="00A42062"/>
    <w:rsid w:val="00A463DE"/>
    <w:rsid w:val="00A5081C"/>
    <w:rsid w:val="00A520A2"/>
    <w:rsid w:val="00A54146"/>
    <w:rsid w:val="00A552D0"/>
    <w:rsid w:val="00A568EF"/>
    <w:rsid w:val="00A61C11"/>
    <w:rsid w:val="00A62714"/>
    <w:rsid w:val="00A643E2"/>
    <w:rsid w:val="00A64631"/>
    <w:rsid w:val="00A65D14"/>
    <w:rsid w:val="00A80736"/>
    <w:rsid w:val="00A842DD"/>
    <w:rsid w:val="00A9233E"/>
    <w:rsid w:val="00A92346"/>
    <w:rsid w:val="00A935B9"/>
    <w:rsid w:val="00A94288"/>
    <w:rsid w:val="00A94993"/>
    <w:rsid w:val="00AA1EBF"/>
    <w:rsid w:val="00AA6055"/>
    <w:rsid w:val="00AA644A"/>
    <w:rsid w:val="00AB1A99"/>
    <w:rsid w:val="00AB25E1"/>
    <w:rsid w:val="00AB2AC2"/>
    <w:rsid w:val="00AB60B4"/>
    <w:rsid w:val="00AB76E1"/>
    <w:rsid w:val="00AC0785"/>
    <w:rsid w:val="00AC0DB0"/>
    <w:rsid w:val="00AC3207"/>
    <w:rsid w:val="00AC6962"/>
    <w:rsid w:val="00AC7A23"/>
    <w:rsid w:val="00AD142A"/>
    <w:rsid w:val="00AD7D4E"/>
    <w:rsid w:val="00AE23C1"/>
    <w:rsid w:val="00AE41C3"/>
    <w:rsid w:val="00AE58C7"/>
    <w:rsid w:val="00AE5993"/>
    <w:rsid w:val="00AF3782"/>
    <w:rsid w:val="00AF48C0"/>
    <w:rsid w:val="00AF5261"/>
    <w:rsid w:val="00AF64BA"/>
    <w:rsid w:val="00AF7AC6"/>
    <w:rsid w:val="00B03A87"/>
    <w:rsid w:val="00B04A91"/>
    <w:rsid w:val="00B10558"/>
    <w:rsid w:val="00B112B2"/>
    <w:rsid w:val="00B20346"/>
    <w:rsid w:val="00B21480"/>
    <w:rsid w:val="00B24C56"/>
    <w:rsid w:val="00B2615A"/>
    <w:rsid w:val="00B27A30"/>
    <w:rsid w:val="00B30622"/>
    <w:rsid w:val="00B33174"/>
    <w:rsid w:val="00B4522E"/>
    <w:rsid w:val="00B51687"/>
    <w:rsid w:val="00B54081"/>
    <w:rsid w:val="00B55BBB"/>
    <w:rsid w:val="00B630A2"/>
    <w:rsid w:val="00B63A35"/>
    <w:rsid w:val="00B6401E"/>
    <w:rsid w:val="00B65E33"/>
    <w:rsid w:val="00B66EA9"/>
    <w:rsid w:val="00B702F0"/>
    <w:rsid w:val="00B709C4"/>
    <w:rsid w:val="00B715EF"/>
    <w:rsid w:val="00B722D1"/>
    <w:rsid w:val="00B7241B"/>
    <w:rsid w:val="00B77B20"/>
    <w:rsid w:val="00B83037"/>
    <w:rsid w:val="00B85C69"/>
    <w:rsid w:val="00B9450E"/>
    <w:rsid w:val="00B97632"/>
    <w:rsid w:val="00BA55AD"/>
    <w:rsid w:val="00BA62E1"/>
    <w:rsid w:val="00BA6851"/>
    <w:rsid w:val="00BA7D62"/>
    <w:rsid w:val="00BB1BEC"/>
    <w:rsid w:val="00BB5099"/>
    <w:rsid w:val="00BC1346"/>
    <w:rsid w:val="00BC23C1"/>
    <w:rsid w:val="00BD6C58"/>
    <w:rsid w:val="00BE0CAB"/>
    <w:rsid w:val="00BE22A2"/>
    <w:rsid w:val="00BE39C7"/>
    <w:rsid w:val="00BE66A6"/>
    <w:rsid w:val="00BF0BCD"/>
    <w:rsid w:val="00BF1DD1"/>
    <w:rsid w:val="00BF2C89"/>
    <w:rsid w:val="00BF382F"/>
    <w:rsid w:val="00C0155E"/>
    <w:rsid w:val="00C10C2F"/>
    <w:rsid w:val="00C10E14"/>
    <w:rsid w:val="00C11763"/>
    <w:rsid w:val="00C1214A"/>
    <w:rsid w:val="00C13A4A"/>
    <w:rsid w:val="00C236A1"/>
    <w:rsid w:val="00C33E0E"/>
    <w:rsid w:val="00C34364"/>
    <w:rsid w:val="00C41EA1"/>
    <w:rsid w:val="00C428B8"/>
    <w:rsid w:val="00C430D4"/>
    <w:rsid w:val="00C4494A"/>
    <w:rsid w:val="00C45121"/>
    <w:rsid w:val="00C45233"/>
    <w:rsid w:val="00C471E3"/>
    <w:rsid w:val="00C538F3"/>
    <w:rsid w:val="00C555A9"/>
    <w:rsid w:val="00C561A5"/>
    <w:rsid w:val="00C56255"/>
    <w:rsid w:val="00C57AE5"/>
    <w:rsid w:val="00C6378D"/>
    <w:rsid w:val="00C706BC"/>
    <w:rsid w:val="00C73CAA"/>
    <w:rsid w:val="00C74DDD"/>
    <w:rsid w:val="00C770BF"/>
    <w:rsid w:val="00C83D66"/>
    <w:rsid w:val="00C83EC8"/>
    <w:rsid w:val="00C874FD"/>
    <w:rsid w:val="00C95480"/>
    <w:rsid w:val="00C97263"/>
    <w:rsid w:val="00CB23D0"/>
    <w:rsid w:val="00CB4A99"/>
    <w:rsid w:val="00CC533D"/>
    <w:rsid w:val="00CC6633"/>
    <w:rsid w:val="00CD195F"/>
    <w:rsid w:val="00CD27CB"/>
    <w:rsid w:val="00CD6739"/>
    <w:rsid w:val="00CD775A"/>
    <w:rsid w:val="00CE0EAB"/>
    <w:rsid w:val="00CE473F"/>
    <w:rsid w:val="00CE7A5B"/>
    <w:rsid w:val="00CF02A3"/>
    <w:rsid w:val="00CF12B3"/>
    <w:rsid w:val="00CF1803"/>
    <w:rsid w:val="00CF3D61"/>
    <w:rsid w:val="00D01E9E"/>
    <w:rsid w:val="00D06EB4"/>
    <w:rsid w:val="00D10E2A"/>
    <w:rsid w:val="00D11E3E"/>
    <w:rsid w:val="00D141EC"/>
    <w:rsid w:val="00D17971"/>
    <w:rsid w:val="00D20172"/>
    <w:rsid w:val="00D2167D"/>
    <w:rsid w:val="00D219E8"/>
    <w:rsid w:val="00D21C9A"/>
    <w:rsid w:val="00D238D9"/>
    <w:rsid w:val="00D257BF"/>
    <w:rsid w:val="00D2580E"/>
    <w:rsid w:val="00D2783B"/>
    <w:rsid w:val="00D307EF"/>
    <w:rsid w:val="00D32346"/>
    <w:rsid w:val="00D327B6"/>
    <w:rsid w:val="00D32D65"/>
    <w:rsid w:val="00D349F6"/>
    <w:rsid w:val="00D35A9C"/>
    <w:rsid w:val="00D373C5"/>
    <w:rsid w:val="00D41DC6"/>
    <w:rsid w:val="00D45637"/>
    <w:rsid w:val="00D51002"/>
    <w:rsid w:val="00D53547"/>
    <w:rsid w:val="00D54D18"/>
    <w:rsid w:val="00D55CD6"/>
    <w:rsid w:val="00D55EED"/>
    <w:rsid w:val="00D5621A"/>
    <w:rsid w:val="00D60076"/>
    <w:rsid w:val="00D60866"/>
    <w:rsid w:val="00D624CA"/>
    <w:rsid w:val="00D70394"/>
    <w:rsid w:val="00D72876"/>
    <w:rsid w:val="00D77AA6"/>
    <w:rsid w:val="00D82049"/>
    <w:rsid w:val="00D827E3"/>
    <w:rsid w:val="00D83ACE"/>
    <w:rsid w:val="00D8484E"/>
    <w:rsid w:val="00D86488"/>
    <w:rsid w:val="00D9655B"/>
    <w:rsid w:val="00D96D77"/>
    <w:rsid w:val="00DA2858"/>
    <w:rsid w:val="00DA2CA4"/>
    <w:rsid w:val="00DB0969"/>
    <w:rsid w:val="00DB2F61"/>
    <w:rsid w:val="00DB48F6"/>
    <w:rsid w:val="00DB55A1"/>
    <w:rsid w:val="00DC08E3"/>
    <w:rsid w:val="00DC1CEE"/>
    <w:rsid w:val="00DC596C"/>
    <w:rsid w:val="00DC7118"/>
    <w:rsid w:val="00DC7FD3"/>
    <w:rsid w:val="00DD39B0"/>
    <w:rsid w:val="00DD545D"/>
    <w:rsid w:val="00DD5917"/>
    <w:rsid w:val="00DE02A9"/>
    <w:rsid w:val="00DE08FC"/>
    <w:rsid w:val="00DE4CEA"/>
    <w:rsid w:val="00DF0558"/>
    <w:rsid w:val="00DF1143"/>
    <w:rsid w:val="00DF15EF"/>
    <w:rsid w:val="00DF655B"/>
    <w:rsid w:val="00E026AA"/>
    <w:rsid w:val="00E03F4C"/>
    <w:rsid w:val="00E11481"/>
    <w:rsid w:val="00E13A8E"/>
    <w:rsid w:val="00E15C59"/>
    <w:rsid w:val="00E162F9"/>
    <w:rsid w:val="00E21214"/>
    <w:rsid w:val="00E22B4A"/>
    <w:rsid w:val="00E24660"/>
    <w:rsid w:val="00E26905"/>
    <w:rsid w:val="00E30635"/>
    <w:rsid w:val="00E31912"/>
    <w:rsid w:val="00E3272D"/>
    <w:rsid w:val="00E33BCE"/>
    <w:rsid w:val="00E342FE"/>
    <w:rsid w:val="00E42380"/>
    <w:rsid w:val="00E52514"/>
    <w:rsid w:val="00E526AC"/>
    <w:rsid w:val="00E6251E"/>
    <w:rsid w:val="00E6296E"/>
    <w:rsid w:val="00E636A6"/>
    <w:rsid w:val="00E6523E"/>
    <w:rsid w:val="00E67E73"/>
    <w:rsid w:val="00E77287"/>
    <w:rsid w:val="00E83682"/>
    <w:rsid w:val="00E83B18"/>
    <w:rsid w:val="00E85A11"/>
    <w:rsid w:val="00E86DF3"/>
    <w:rsid w:val="00E949C4"/>
    <w:rsid w:val="00E96F5D"/>
    <w:rsid w:val="00E97240"/>
    <w:rsid w:val="00EA0D91"/>
    <w:rsid w:val="00EA1207"/>
    <w:rsid w:val="00EA2453"/>
    <w:rsid w:val="00EA35FE"/>
    <w:rsid w:val="00EA4B20"/>
    <w:rsid w:val="00EA4B76"/>
    <w:rsid w:val="00EA58C4"/>
    <w:rsid w:val="00EB1E68"/>
    <w:rsid w:val="00EC1BE5"/>
    <w:rsid w:val="00EC7100"/>
    <w:rsid w:val="00ED24F7"/>
    <w:rsid w:val="00ED2E4F"/>
    <w:rsid w:val="00ED3C65"/>
    <w:rsid w:val="00ED40D5"/>
    <w:rsid w:val="00ED58DE"/>
    <w:rsid w:val="00ED648C"/>
    <w:rsid w:val="00ED7DE3"/>
    <w:rsid w:val="00EE1F29"/>
    <w:rsid w:val="00EE3FFC"/>
    <w:rsid w:val="00EF02D7"/>
    <w:rsid w:val="00EF10B1"/>
    <w:rsid w:val="00EF6CF1"/>
    <w:rsid w:val="00F004D8"/>
    <w:rsid w:val="00F05D1E"/>
    <w:rsid w:val="00F05D4E"/>
    <w:rsid w:val="00F07747"/>
    <w:rsid w:val="00F14597"/>
    <w:rsid w:val="00F1616F"/>
    <w:rsid w:val="00F204A9"/>
    <w:rsid w:val="00F22B8F"/>
    <w:rsid w:val="00F27403"/>
    <w:rsid w:val="00F32B50"/>
    <w:rsid w:val="00F363C2"/>
    <w:rsid w:val="00F40178"/>
    <w:rsid w:val="00F428C8"/>
    <w:rsid w:val="00F42F83"/>
    <w:rsid w:val="00F50D69"/>
    <w:rsid w:val="00F51179"/>
    <w:rsid w:val="00F51871"/>
    <w:rsid w:val="00F519C2"/>
    <w:rsid w:val="00F55237"/>
    <w:rsid w:val="00F603D6"/>
    <w:rsid w:val="00F61248"/>
    <w:rsid w:val="00F651C8"/>
    <w:rsid w:val="00F6580A"/>
    <w:rsid w:val="00F65D6C"/>
    <w:rsid w:val="00F7029D"/>
    <w:rsid w:val="00F740B4"/>
    <w:rsid w:val="00F75F53"/>
    <w:rsid w:val="00F766F2"/>
    <w:rsid w:val="00F76863"/>
    <w:rsid w:val="00F8489E"/>
    <w:rsid w:val="00F867E6"/>
    <w:rsid w:val="00F90C5C"/>
    <w:rsid w:val="00F91309"/>
    <w:rsid w:val="00F91397"/>
    <w:rsid w:val="00F93DE3"/>
    <w:rsid w:val="00FA03B3"/>
    <w:rsid w:val="00FA29BA"/>
    <w:rsid w:val="00FA3612"/>
    <w:rsid w:val="00FA60E8"/>
    <w:rsid w:val="00FB121A"/>
    <w:rsid w:val="00FB22B2"/>
    <w:rsid w:val="00FB31BE"/>
    <w:rsid w:val="00FB44D7"/>
    <w:rsid w:val="00FB5E5C"/>
    <w:rsid w:val="00FC2E52"/>
    <w:rsid w:val="00FC3B5A"/>
    <w:rsid w:val="00FC4148"/>
    <w:rsid w:val="00FC4DBC"/>
    <w:rsid w:val="00FC69EE"/>
    <w:rsid w:val="00FD1909"/>
    <w:rsid w:val="00FD1DCA"/>
    <w:rsid w:val="00FD234B"/>
    <w:rsid w:val="00FD3E8C"/>
    <w:rsid w:val="00FD6A23"/>
    <w:rsid w:val="00FE0914"/>
    <w:rsid w:val="00FE125E"/>
    <w:rsid w:val="00FE3CCD"/>
    <w:rsid w:val="00FE4CD8"/>
    <w:rsid w:val="00FE7B66"/>
    <w:rsid w:val="00FF1881"/>
    <w:rsid w:val="00FF5A3F"/>
    <w:rsid w:val="00FF69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3E3224"/>
    <w:pPr>
      <w:ind w:left="720"/>
      <w:contextualSpacing/>
    </w:pPr>
  </w:style>
  <w:style w:type="paragraph" w:styleId="BalloonText">
    <w:name w:val="Balloon Text"/>
    <w:basedOn w:val="Normal"/>
    <w:link w:val="BalloonTextChar"/>
    <w:uiPriority w:val="99"/>
    <w:semiHidden/>
    <w:unhideWhenUsed/>
    <w:rsid w:val="00502CB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2CBA"/>
    <w:rPr>
      <w:rFonts w:ascii="Segoe UI" w:hAnsi="Segoe UI" w:cs="Segoe UI"/>
      <w:sz w:val="18"/>
      <w:szCs w:val="18"/>
    </w:rPr>
  </w:style>
  <w:style w:type="character" w:styleId="CommentReference">
    <w:name w:val="annotation reference"/>
    <w:basedOn w:val="DefaultParagraphFont"/>
    <w:uiPriority w:val="99"/>
    <w:semiHidden/>
    <w:unhideWhenUsed/>
    <w:rsid w:val="002F32A5"/>
    <w:rPr>
      <w:sz w:val="16"/>
      <w:szCs w:val="16"/>
    </w:rPr>
  </w:style>
  <w:style w:type="paragraph" w:styleId="CommentText">
    <w:name w:val="annotation text"/>
    <w:basedOn w:val="Normal"/>
    <w:link w:val="CommentTextChar"/>
    <w:uiPriority w:val="99"/>
    <w:semiHidden/>
    <w:unhideWhenUsed/>
    <w:rsid w:val="002F32A5"/>
    <w:rPr>
      <w:sz w:val="20"/>
      <w:szCs w:val="20"/>
    </w:rPr>
  </w:style>
  <w:style w:type="character" w:customStyle="1" w:styleId="CommentTextChar">
    <w:name w:val="Comment Text Char"/>
    <w:basedOn w:val="DefaultParagraphFont"/>
    <w:link w:val="CommentText"/>
    <w:uiPriority w:val="99"/>
    <w:semiHidden/>
    <w:rsid w:val="002F32A5"/>
    <w:rPr>
      <w:sz w:val="20"/>
      <w:szCs w:val="20"/>
    </w:rPr>
  </w:style>
  <w:style w:type="paragraph" w:styleId="CommentSubject">
    <w:name w:val="annotation subject"/>
    <w:basedOn w:val="CommentText"/>
    <w:next w:val="CommentText"/>
    <w:link w:val="CommentSubjectChar"/>
    <w:uiPriority w:val="99"/>
    <w:semiHidden/>
    <w:unhideWhenUsed/>
    <w:rsid w:val="002F32A5"/>
    <w:rPr>
      <w:b/>
      <w:bCs/>
    </w:rPr>
  </w:style>
  <w:style w:type="character" w:customStyle="1" w:styleId="CommentSubjectChar">
    <w:name w:val="Comment Subject Char"/>
    <w:basedOn w:val="CommentTextChar"/>
    <w:link w:val="CommentSubject"/>
    <w:uiPriority w:val="99"/>
    <w:semiHidden/>
    <w:rsid w:val="002F32A5"/>
    <w:rPr>
      <w:b/>
      <w:bCs/>
      <w:sz w:val="20"/>
      <w:szCs w:val="20"/>
    </w:rPr>
  </w:style>
  <w:style w:type="paragraph" w:customStyle="1" w:styleId="EndNoteBibliographyTitle">
    <w:name w:val="EndNote Bibliography Title"/>
    <w:basedOn w:val="Normal"/>
    <w:link w:val="EndNoteBibliographyTitleCar"/>
    <w:rsid w:val="005A26AB"/>
    <w:pPr>
      <w:jc w:val="center"/>
    </w:pPr>
    <w:rPr>
      <w:noProof/>
    </w:rPr>
  </w:style>
  <w:style w:type="character" w:customStyle="1" w:styleId="EndNoteBibliographyTitleCar">
    <w:name w:val="EndNote Bibliography Title Car"/>
    <w:basedOn w:val="DefaultParagraphFont"/>
    <w:link w:val="EndNoteBibliographyTitle"/>
    <w:rsid w:val="005A26AB"/>
    <w:rPr>
      <w:noProof/>
    </w:rPr>
  </w:style>
  <w:style w:type="paragraph" w:customStyle="1" w:styleId="EndNoteBibliography">
    <w:name w:val="EndNote Bibliography"/>
    <w:basedOn w:val="Normal"/>
    <w:link w:val="EndNoteBibliographyCar"/>
    <w:rsid w:val="005A26AB"/>
    <w:rPr>
      <w:noProof/>
    </w:rPr>
  </w:style>
  <w:style w:type="character" w:customStyle="1" w:styleId="EndNoteBibliographyCar">
    <w:name w:val="EndNote Bibliography Car"/>
    <w:basedOn w:val="DefaultParagraphFont"/>
    <w:link w:val="EndNoteBibliography"/>
    <w:rsid w:val="005A26AB"/>
    <w:rPr>
      <w:noProof/>
    </w:rPr>
  </w:style>
  <w:style w:type="character" w:styleId="LineNumber">
    <w:name w:val="line number"/>
    <w:basedOn w:val="DefaultParagraphFont"/>
    <w:uiPriority w:val="99"/>
    <w:semiHidden/>
    <w:unhideWhenUsed/>
    <w:rsid w:val="009233F5"/>
  </w:style>
  <w:style w:type="paragraph" w:styleId="Footer">
    <w:name w:val="footer"/>
    <w:basedOn w:val="Normal"/>
    <w:link w:val="FooterChar"/>
    <w:uiPriority w:val="99"/>
    <w:unhideWhenUsed/>
    <w:rsid w:val="00D257BF"/>
    <w:pPr>
      <w:tabs>
        <w:tab w:val="center" w:pos="4419"/>
        <w:tab w:val="right" w:pos="8838"/>
      </w:tabs>
    </w:pPr>
  </w:style>
  <w:style w:type="character" w:customStyle="1" w:styleId="FooterChar">
    <w:name w:val="Footer Char"/>
    <w:basedOn w:val="DefaultParagraphFont"/>
    <w:link w:val="Footer"/>
    <w:uiPriority w:val="99"/>
    <w:rsid w:val="00D257BF"/>
  </w:style>
  <w:style w:type="paragraph" w:styleId="Header">
    <w:name w:val="header"/>
    <w:basedOn w:val="Normal"/>
    <w:link w:val="HeaderChar"/>
    <w:uiPriority w:val="99"/>
    <w:semiHidden/>
    <w:unhideWhenUsed/>
    <w:rsid w:val="00665F9F"/>
    <w:pPr>
      <w:tabs>
        <w:tab w:val="center" w:pos="4513"/>
        <w:tab w:val="right" w:pos="9026"/>
      </w:tabs>
    </w:pPr>
  </w:style>
  <w:style w:type="character" w:customStyle="1" w:styleId="HeaderChar">
    <w:name w:val="Header Char"/>
    <w:basedOn w:val="DefaultParagraphFont"/>
    <w:link w:val="Header"/>
    <w:uiPriority w:val="99"/>
    <w:semiHidden/>
    <w:rsid w:val="00665F9F"/>
  </w:style>
  <w:style w:type="character" w:customStyle="1" w:styleId="UnresolvedMention2">
    <w:name w:val="Unresolved Mention2"/>
    <w:basedOn w:val="DefaultParagraphFont"/>
    <w:uiPriority w:val="99"/>
    <w:semiHidden/>
    <w:unhideWhenUsed/>
    <w:rsid w:val="001B16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dianaromu@ciencias.unam.mx" TargetMode="External"/><Relationship Id="rId13" Type="http://schemas.openxmlformats.org/officeDocument/2006/relationships/hyperlink" Target="mailto:violeta@ifc.unam.mx"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gordon@oist.jp"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urociencias.sua@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marcelap@ifc.unam.mx"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ojaidar@stanford.edu" TargetMode="External"/><Relationship Id="rId14" Type="http://schemas.openxmlformats.org/officeDocument/2006/relationships/hyperlink" Target="mailto:violeta@ifc.unam.mx"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DFE7EC-C475-468F-869D-171FDAE94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746</Words>
  <Characters>55556</Characters>
  <Application>Microsoft Office Word</Application>
  <DocSecurity>0</DocSecurity>
  <Lines>462</Lines>
  <Paragraphs>1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5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07T12:25:00Z</dcterms:created>
  <dcterms:modified xsi:type="dcterms:W3CDTF">2021-10-07T12:25:00Z</dcterms:modified>
</cp:coreProperties>
</file>